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3413E9">
      <w:pPr>
        <w:pStyle w:val="BodyText"/>
        <w:jc w:val="center"/>
      </w:pPr>
      <w:r w:rsidRPr="007A1E59">
        <w:t>MSc Games Development, University of Suffolk, Ipswich, England</w:t>
      </w:r>
    </w:p>
    <w:p w:rsidR="00432002" w:rsidRDefault="00432002" w:rsidP="003413E9">
      <w:pPr>
        <w:pStyle w:val="BodyText"/>
        <w:jc w:val="center"/>
      </w:pPr>
      <w:r w:rsidRPr="007A1E59">
        <w:t>S1770</w:t>
      </w:r>
      <w:r>
        <w:t>2</w:t>
      </w:r>
      <w:r w:rsidRPr="007A1E59">
        <w:t>6@uos.ac.uk</w:t>
      </w:r>
    </w:p>
    <w:p w:rsidR="00432002" w:rsidRPr="007A1E59" w:rsidRDefault="00432002" w:rsidP="00B76358">
      <w:pPr>
        <w:pStyle w:val="BodyText"/>
        <w:sectPr w:rsidR="00432002" w:rsidRPr="007A1E59" w:rsidSect="0020248F">
          <w:footerReference w:type="default" r:id="rId8"/>
          <w:pgSz w:w="12240" w:h="15840"/>
          <w:pgMar w:top="1400" w:right="960" w:bottom="280" w:left="960" w:header="283" w:footer="283" w:gutter="0"/>
          <w:cols w:space="720"/>
          <w:docGrid w:linePitch="299"/>
        </w:sectPr>
      </w:pPr>
    </w:p>
    <w:p w:rsidR="00432002" w:rsidRPr="00DD1B2A" w:rsidRDefault="00432002" w:rsidP="00B76358">
      <w:pPr>
        <w:pStyle w:val="BodyText"/>
      </w:pPr>
    </w:p>
    <w:p w:rsidR="00432002" w:rsidRPr="0063258B" w:rsidRDefault="00432002" w:rsidP="00432002">
      <w:pPr>
        <w:pStyle w:val="ListParagraph"/>
        <w:rPr>
          <w:sz w:val="28"/>
        </w:rPr>
      </w:pPr>
      <w:r w:rsidRPr="0063258B">
        <w:rPr>
          <w:sz w:val="28"/>
        </w:rPr>
        <w:t>Abstract</w:t>
      </w:r>
      <w:r w:rsidR="00B034D5" w:rsidRPr="0063258B">
        <w:rPr>
          <w:sz w:val="28"/>
        </w:rPr>
        <w:t xml:space="preserve"> </w:t>
      </w:r>
    </w:p>
    <w:p w:rsidR="00432002" w:rsidRPr="00B76358" w:rsidRDefault="00432002" w:rsidP="00B76358">
      <w:pPr>
        <w:pStyle w:val="BodyText"/>
      </w:pPr>
      <w:r w:rsidRPr="00B76358">
        <w:t xml:space="preserve">In the game development industry, project management is a key factor to ensure a smooth development process. This report will discuss how data can be generated and collected through different project management </w:t>
      </w:r>
      <w:r w:rsidR="00C56C26" w:rsidRPr="00B76358">
        <w:t>methodologies</w:t>
      </w:r>
      <w:r w:rsidR="00210D87" w:rsidRPr="00B76358">
        <w:t xml:space="preserve"> (PMM)</w:t>
      </w:r>
      <w:r w:rsidR="001E5D89" w:rsidRPr="00B76358">
        <w:t>, and how it can affect the success of the project.</w:t>
      </w:r>
      <w:r w:rsidRPr="00B76358">
        <w:t xml:space="preserve"> </w:t>
      </w:r>
      <w:r w:rsidR="001E5D89" w:rsidRPr="00B76358">
        <w:t>T</w:t>
      </w:r>
      <w:r w:rsidRPr="00B76358">
        <w:t xml:space="preserve">he results of this report will assist indie and AAA </w:t>
      </w:r>
      <w:r w:rsidRPr="00B76358">
        <w:rPr>
          <w:noProof/>
        </w:rPr>
        <w:t>companies</w:t>
      </w:r>
      <w:r w:rsidRPr="00B76358">
        <w:t xml:space="preserve"> in making a more calculated decision on the most optimal management </w:t>
      </w:r>
      <w:r w:rsidR="00EA0497" w:rsidRPr="00B76358">
        <w:t>methodology</w:t>
      </w:r>
      <w:r w:rsidRPr="00B76358">
        <w:t xml:space="preserve"> for their project development process.</w:t>
      </w:r>
    </w:p>
    <w:p w:rsidR="00C56C26" w:rsidRPr="0063258B" w:rsidRDefault="00C56C26" w:rsidP="00B76358">
      <w:pPr>
        <w:pStyle w:val="BodyText"/>
      </w:pPr>
    </w:p>
    <w:p w:rsidR="00C56C26" w:rsidRPr="0063258B" w:rsidRDefault="00C56C26" w:rsidP="00C56C26">
      <w:pPr>
        <w:pStyle w:val="ListParagraph"/>
        <w:rPr>
          <w:sz w:val="28"/>
        </w:rPr>
      </w:pPr>
      <w:r w:rsidRPr="0063258B">
        <w:rPr>
          <w:sz w:val="28"/>
        </w:rPr>
        <w:t>Keywords</w:t>
      </w:r>
    </w:p>
    <w:p w:rsidR="00432002" w:rsidRDefault="00C56C26" w:rsidP="00B76358">
      <w:pPr>
        <w:pStyle w:val="BodyText"/>
      </w:pPr>
      <w:r>
        <w:t>Project management methodologies, Agile, Waterfall, Game development, Project success, Development process, Data, Communication</w:t>
      </w:r>
    </w:p>
    <w:p w:rsidR="00CA5A55" w:rsidRPr="00B93613" w:rsidRDefault="00CA5A55" w:rsidP="00B76358">
      <w:pPr>
        <w:pStyle w:val="BodyText"/>
      </w:pP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w:t>
      </w:r>
    </w:p>
    <w:p w:rsidR="00ED5116" w:rsidRDefault="005F5FDA" w:rsidP="00B76358">
      <w:pPr>
        <w:pStyle w:val="BodyText"/>
      </w:pPr>
      <w:r>
        <w:t xml:space="preserve">Project management methodologies </w:t>
      </w:r>
      <w:r w:rsidR="00944C7F">
        <w:t xml:space="preserve">are defined as a set of rules, methods &amp; processes that are used to aid in the project development process. </w:t>
      </w:r>
      <w:r w:rsidR="00944C7F" w:rsidRPr="008E66B9">
        <w:rPr>
          <w:noProof/>
        </w:rPr>
        <w:t>PMM</w:t>
      </w:r>
      <w:r w:rsidR="00944C7F">
        <w:t xml:space="preserve">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46272D" w:rsidRDefault="00252C9E" w:rsidP="00CA5A55">
      <w:pPr>
        <w:pStyle w:val="BodyText"/>
      </w:pPr>
      <w:r w:rsidRPr="00CA5A55">
        <w:t xml:space="preserve">The digital creative industry has shifted from traditional software development to </w:t>
      </w:r>
      <w:r w:rsidR="000A3629" w:rsidRPr="00CA5A55">
        <w:t xml:space="preserve">an </w:t>
      </w:r>
      <w:r w:rsidRPr="00CA5A55">
        <w:t xml:space="preserve">agile based </w:t>
      </w:r>
    </w:p>
    <w:p w:rsidR="00CA5A55" w:rsidRDefault="00252C9E" w:rsidP="00CA5A55">
      <w:pPr>
        <w:pStyle w:val="BodyText"/>
        <w:rPr>
          <w:rStyle w:val="selectable"/>
        </w:rPr>
      </w:pPr>
      <w:r w:rsidRPr="00CA5A55">
        <w:t>development</w:t>
      </w:r>
      <w:r w:rsidR="000A3629" w:rsidRPr="00CA5A55">
        <w:t xml:space="preserve"> process</w:t>
      </w:r>
      <w:r w:rsidRPr="00CA5A55">
        <w:t xml:space="preserve"> </w:t>
      </w:r>
      <w:r w:rsidRPr="00CA5A55">
        <w:rPr>
          <w:rStyle w:val="selectable"/>
        </w:rPr>
        <w:t xml:space="preserve">(Parmentier and Mangematin, </w:t>
      </w:r>
    </w:p>
    <w:p w:rsidR="00252C9E" w:rsidRPr="00CA5A55" w:rsidRDefault="00252C9E" w:rsidP="00CA5A55">
      <w:pPr>
        <w:pStyle w:val="BodyText"/>
        <w:rPr>
          <w:rStyle w:val="selectable"/>
        </w:rPr>
      </w:pPr>
      <w:r w:rsidRPr="00CA5A55">
        <w:rPr>
          <w:rStyle w:val="selectable"/>
        </w:rPr>
        <w:t xml:space="preserve">2014). PMM </w:t>
      </w:r>
      <w:r w:rsidR="007372A2">
        <w:rPr>
          <w:rStyle w:val="selectable"/>
        </w:rPr>
        <w:t>n</w:t>
      </w:r>
      <w:r w:rsidRPr="00CA5A55">
        <w:rPr>
          <w:rStyle w:val="selectable"/>
        </w:rPr>
        <w:t>eed</w:t>
      </w:r>
      <w:r w:rsidR="007372A2">
        <w:rPr>
          <w:rStyle w:val="selectable"/>
        </w:rPr>
        <w:t>s</w:t>
      </w:r>
      <w:r w:rsidRPr="00CA5A55">
        <w:rPr>
          <w:rStyle w:val="selectable"/>
        </w:rPr>
        <w:t xml:space="preserve"> to accommodate the new projects of today and respond to the </w:t>
      </w:r>
      <w:r w:rsidR="000A3629" w:rsidRPr="00CA5A55">
        <w:rPr>
          <w:rStyle w:val="selectable"/>
        </w:rPr>
        <w:t xml:space="preserve">increasing complexity </w:t>
      </w:r>
      <w:r w:rsidRPr="00CA5A55">
        <w:rPr>
          <w:rStyle w:val="selectable"/>
        </w:rPr>
        <w:t>and dynamic user requirements.</w:t>
      </w:r>
    </w:p>
    <w:p w:rsidR="00B76358" w:rsidRDefault="00B76358" w:rsidP="00CA5A55">
      <w:pPr>
        <w:pStyle w:val="BodyText"/>
        <w:rPr>
          <w:rStyle w:val="selectable"/>
        </w:rPr>
      </w:pPr>
    </w:p>
    <w:p w:rsidR="00B76358" w:rsidRPr="00B76358" w:rsidRDefault="000A3629" w:rsidP="00B76358">
      <w:pPr>
        <w:pStyle w:val="BodyText"/>
        <w:rPr>
          <w:rStyle w:val="selectable"/>
        </w:rPr>
      </w:pPr>
      <w:r>
        <w:rPr>
          <w:rStyle w:val="selectable"/>
        </w:rPr>
        <w:t xml:space="preserve">This study will provide a comparison between agile methodologies and traditional methodologies, the comparison will be based on how data is generated </w:t>
      </w:r>
    </w:p>
    <w:p w:rsidR="00DE3825" w:rsidRPr="00EA3DF2" w:rsidRDefault="000A3629" w:rsidP="00B76358">
      <w:pPr>
        <w:pStyle w:val="BodyText"/>
        <w:rPr>
          <w:rStyle w:val="selectable"/>
        </w:rPr>
      </w:pPr>
      <w:r>
        <w:rPr>
          <w:rStyle w:val="selectable"/>
        </w:rPr>
        <w:t xml:space="preserve">and collected through these methods and the </w:t>
      </w:r>
      <w:r>
        <w:t>efficiency of the data</w:t>
      </w:r>
      <w:r>
        <w:rPr>
          <w:rStyle w:val="selectable"/>
        </w:rPr>
        <w:t xml:space="preserve">. The results of this report will assist companies and project managers in choosing a </w:t>
      </w:r>
      <w:r w:rsidRPr="003C34A5">
        <w:rPr>
          <w:rStyle w:val="selectable"/>
          <w:noProof/>
        </w:rPr>
        <w:t>PMM</w:t>
      </w:r>
      <w:r>
        <w:rPr>
          <w:rStyle w:val="selectable"/>
        </w:rPr>
        <w:t xml:space="preserve"> that’s optimal for </w:t>
      </w:r>
    </w:p>
    <w:p w:rsidR="000A3629" w:rsidRDefault="000A3629" w:rsidP="00B76358">
      <w:pPr>
        <w:pStyle w:val="BodyText"/>
        <w:rPr>
          <w:rStyle w:val="selectable"/>
        </w:rPr>
      </w:pPr>
      <w:r>
        <w:rPr>
          <w:rStyle w:val="selectable"/>
        </w:rPr>
        <w:t xml:space="preserve">the project they are undertaking. </w:t>
      </w:r>
    </w:p>
    <w:p w:rsidR="00EA3DF2" w:rsidRPr="00EA3DF2" w:rsidRDefault="00EA3DF2" w:rsidP="00B76358">
      <w:pPr>
        <w:pStyle w:val="BodyText"/>
        <w:rPr>
          <w:rStyle w:val="selectable"/>
          <w:rFonts w:asciiTheme="minorHAnsi" w:hAnsiTheme="minorHAnsi" w:cstheme="minorHAnsi"/>
          <w:sz w:val="28"/>
        </w:rPr>
      </w:pPr>
    </w:p>
    <w:p w:rsidR="00AD351B" w:rsidRDefault="000A3629" w:rsidP="00CA5A55">
      <w:pPr>
        <w:pStyle w:val="BodyText"/>
        <w:rPr>
          <w:rStyle w:val="selectable"/>
        </w:rPr>
      </w:pPr>
      <w:r>
        <w:rPr>
          <w:rStyle w:val="selectable"/>
        </w:rPr>
        <w:t>The rest of the paper is structured as follows. Section 2 discusses the literature review, followed by Section 3, which discusses agile and the most pop</w:t>
      </w:r>
      <w:r w:rsidR="00DE3825">
        <w:rPr>
          <w:rStyle w:val="selectable"/>
        </w:rPr>
        <w:t xml:space="preserve">ular methodologies. Section 4 </w:t>
      </w:r>
      <w:r>
        <w:rPr>
          <w:rStyle w:val="selectable"/>
        </w:rPr>
        <w:t>discusses traditional methodologies and the most popular. Section 5 will be the result</w:t>
      </w:r>
      <w:r w:rsidR="0019489F">
        <w:rPr>
          <w:rStyle w:val="selectable"/>
        </w:rPr>
        <w:t>s</w:t>
      </w:r>
      <w:r>
        <w:rPr>
          <w:rStyle w:val="selectable"/>
        </w:rPr>
        <w:t xml:space="preserve"> collected from the report, followed by S</w:t>
      </w:r>
      <w:r w:rsidR="0019489F">
        <w:rPr>
          <w:rStyle w:val="selectable"/>
        </w:rPr>
        <w:t>ec</w:t>
      </w:r>
      <w:r w:rsidR="00B37BA0">
        <w:rPr>
          <w:rStyle w:val="selectable"/>
        </w:rPr>
        <w:t>tion 6 which will be concluding by</w:t>
      </w:r>
      <w:r w:rsidR="0019489F">
        <w:rPr>
          <w:rStyle w:val="selectable"/>
        </w:rPr>
        <w:t xml:space="preserve"> giving advice and opinions</w:t>
      </w:r>
      <w:r w:rsidR="00B37BA0">
        <w:rPr>
          <w:rStyle w:val="selectable"/>
        </w:rPr>
        <w:t xml:space="preserve"> on the optimal methodology for games</w:t>
      </w:r>
      <w:r w:rsidR="0019489F">
        <w:rPr>
          <w:rStyle w:val="selectable"/>
        </w:rPr>
        <w:t>.</w:t>
      </w:r>
    </w:p>
    <w:p w:rsidR="00CA5A55" w:rsidRDefault="00CA5A55" w:rsidP="00CA5A55">
      <w:pPr>
        <w:pStyle w:val="BodyText"/>
      </w:pPr>
    </w:p>
    <w:p w:rsidR="00C15D75" w:rsidRDefault="00C15D75" w:rsidP="00CA5A55">
      <w:pPr>
        <w:pStyle w:val="BodyText"/>
      </w:pPr>
    </w:p>
    <w:p w:rsidR="00C15D75" w:rsidRDefault="00C15D75" w:rsidP="00CA5A55">
      <w:pPr>
        <w:pStyle w:val="BodyText"/>
      </w:pPr>
    </w:p>
    <w:p w:rsidR="00B37BA0" w:rsidRDefault="00B37BA0" w:rsidP="00CA5A55">
      <w:pPr>
        <w:pStyle w:val="BodyText"/>
      </w:pPr>
    </w:p>
    <w:p w:rsidR="008C0449" w:rsidRDefault="008C0449" w:rsidP="00CA5A55">
      <w:pPr>
        <w:pStyle w:val="BodyText"/>
      </w:pPr>
    </w:p>
    <w:p w:rsidR="005204A0" w:rsidRDefault="00B93613" w:rsidP="00B93613">
      <w:pPr>
        <w:pStyle w:val="Heading1"/>
      </w:pPr>
      <w:r>
        <w:lastRenderedPageBreak/>
        <w:t>Section 2.</w:t>
      </w:r>
    </w:p>
    <w:p w:rsidR="005204A0" w:rsidRDefault="00B10E26" w:rsidP="00432002">
      <w:pPr>
        <w:pStyle w:val="ListParagraph"/>
        <w:rPr>
          <w:sz w:val="28"/>
        </w:rPr>
      </w:pPr>
      <w:r>
        <w:rPr>
          <w:sz w:val="28"/>
        </w:rPr>
        <w:t>Literature Review</w:t>
      </w:r>
      <w:r w:rsidR="00E807AB" w:rsidRPr="0063258B">
        <w:rPr>
          <w:sz w:val="28"/>
        </w:rPr>
        <w:t xml:space="preserve"> </w:t>
      </w:r>
    </w:p>
    <w:p w:rsidR="00F25147" w:rsidRDefault="00DE7112" w:rsidP="00B76358">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F568DF" w:rsidRDefault="00F568DF" w:rsidP="00B76358">
      <w:pPr>
        <w:pStyle w:val="BodyText"/>
      </w:pPr>
    </w:p>
    <w:p w:rsidR="00B37BA0" w:rsidRDefault="00B71EDE" w:rsidP="00B76358">
      <w:pPr>
        <w:pStyle w:val="BodyText"/>
      </w:pPr>
      <w:r>
        <w:t xml:space="preserve">The development process of a game is very similar to software development, these types of project require design, develop, test and iterate. </w:t>
      </w:r>
      <w:r>
        <w:fldChar w:fldCharType="begin"/>
      </w:r>
      <w:r>
        <w:instrText>ADDIN RW.CITE{{doc:5c1d1f86e4b0d6a31623a385 Kasurinen,Jussi May 20, 2017}}</w:instrText>
      </w:r>
      <w:r>
        <w:fldChar w:fldCharType="separate"/>
      </w:r>
      <w:r w:rsidRPr="00B71EDE">
        <w:t>(Kasurinen, Palacin-Silva and Vanhala, May 20, 2017)</w:t>
      </w:r>
      <w:r>
        <w:fldChar w:fldCharType="end"/>
      </w:r>
      <w:r w:rsidR="00134305">
        <w:t>. An issue with the game industry is that user requirement and technical req</w:t>
      </w:r>
      <w:r w:rsidR="00B37BA0">
        <w:t xml:space="preserve">uirements change, this forces the </w:t>
      </w:r>
      <w:r w:rsidR="00134305">
        <w:t>development process to adapt to these changes.</w:t>
      </w:r>
      <w:r w:rsidR="00B37BA0">
        <w:t xml:space="preserve"> If they do not </w:t>
      </w:r>
      <w:r w:rsidR="00B37BA0" w:rsidRPr="007D29F5">
        <w:rPr>
          <w:noProof/>
        </w:rPr>
        <w:t>ad</w:t>
      </w:r>
      <w:r w:rsidR="007D29F5">
        <w:rPr>
          <w:noProof/>
        </w:rPr>
        <w:t>a</w:t>
      </w:r>
      <w:r w:rsidR="00B37BA0" w:rsidRPr="007D29F5">
        <w:rPr>
          <w:noProof/>
        </w:rPr>
        <w:t>pt</w:t>
      </w:r>
      <w:r w:rsidR="00B37BA0">
        <w:t xml:space="preserve"> </w:t>
      </w:r>
      <w:r w:rsidR="0033380F">
        <w:t xml:space="preserve">the </w:t>
      </w:r>
      <w:r w:rsidR="00B37BA0">
        <w:t xml:space="preserve">project </w:t>
      </w:r>
      <w:r w:rsidR="0033380F">
        <w:t>is</w:t>
      </w:r>
      <w:r w:rsidR="00B37BA0">
        <w:t xml:space="preserve"> more likely to fail </w:t>
      </w:r>
      <w:r w:rsidR="00B37BA0">
        <w:fldChar w:fldCharType="begin"/>
      </w:r>
      <w:r w:rsidR="00B37BA0">
        <w:instrText>ADDIN RW.CITE{{doc:5c2ccbe3e4b0a7b013ba1d3e StandishGroup 2011}}</w:instrText>
      </w:r>
      <w:r w:rsidR="00B37BA0">
        <w:fldChar w:fldCharType="separate"/>
      </w:r>
      <w:r w:rsidR="00B37BA0" w:rsidRPr="00467D39">
        <w:t>(Standish Group, 2011)</w:t>
      </w:r>
      <w:r w:rsidR="00B37BA0">
        <w:fldChar w:fldCharType="end"/>
      </w:r>
      <w:r w:rsidR="00B37BA0">
        <w:t xml:space="preserve">. </w:t>
      </w:r>
    </w:p>
    <w:p w:rsidR="00F568DF" w:rsidRDefault="00F568DF" w:rsidP="00B76358">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w:t>
      </w:r>
    </w:p>
    <w:p w:rsidR="003B5CBB" w:rsidRDefault="00A92526" w:rsidP="00B76358">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3B5CBB">
        <w:t xml:space="preserve">backlog of </w:t>
      </w:r>
      <w:r w:rsidR="0081751E">
        <w:t>tasks</w:t>
      </w:r>
      <w:r w:rsidR="003B5CBB">
        <w:t xml:space="preserve"> also known as story points</w:t>
      </w:r>
      <w:r w:rsidR="0081751E">
        <w:t xml:space="preserve"> that are prioritized </w:t>
      </w:r>
      <w:r w:rsidR="00E749FE">
        <w:t>in levels of importance, t</w:t>
      </w:r>
      <w:r w:rsidR="0081751E" w:rsidRPr="00C3465D">
        <w:rPr>
          <w:noProof/>
        </w:rPr>
        <w:t>hese</w:t>
      </w:r>
      <w:r w:rsidR="0081751E">
        <w:t xml:space="preserve"> tasks are then </w:t>
      </w:r>
      <w:r w:rsidR="003B5CBB">
        <w:t>compiled</w:t>
      </w:r>
      <w:r w:rsidR="0081751E">
        <w:t xml:space="preserve"> in</w:t>
      </w:r>
      <w:r w:rsidR="003B5CBB">
        <w:t xml:space="preserve"> to </w:t>
      </w:r>
      <w:r w:rsidR="0081751E">
        <w:t xml:space="preserve"> </w:t>
      </w:r>
    </w:p>
    <w:p w:rsidR="003B5CBB" w:rsidRPr="003B5CBB" w:rsidRDefault="003B5CBB" w:rsidP="003B5CBB">
      <w:pPr>
        <w:pStyle w:val="Heading1"/>
      </w:pPr>
    </w:p>
    <w:p w:rsidR="003B5CBB" w:rsidRDefault="003B5CBB" w:rsidP="003B5CBB">
      <w:pPr>
        <w:pStyle w:val="ListParagraph"/>
      </w:pPr>
    </w:p>
    <w:p w:rsidR="00AA05F2" w:rsidRDefault="00A218BD" w:rsidP="00B76358">
      <w:pPr>
        <w:pStyle w:val="BodyText"/>
      </w:pPr>
      <w:r>
        <w:t>a</w:t>
      </w:r>
      <w:r w:rsidR="003B5CBB">
        <w:t xml:space="preserve"> sprint </w:t>
      </w:r>
      <w:r w:rsidR="0081751E">
        <w:t xml:space="preserve">that can last up to 4 </w:t>
      </w:r>
      <w:r w:rsidR="0081751E" w:rsidRPr="008E66B9">
        <w:rPr>
          <w:noProof/>
        </w:rPr>
        <w:t>weeks</w:t>
      </w:r>
      <w:r w:rsidR="003B5CBB">
        <w:t>. A</w:t>
      </w:r>
      <w:r w:rsidR="0081751E">
        <w:t xml:space="preserve">fter the sprint is complete the team will </w:t>
      </w:r>
      <w:r w:rsidR="003B5CBB">
        <w:t>review the sprint</w:t>
      </w:r>
      <w:r w:rsidR="001A199D">
        <w:t xml:space="preserve"> process</w:t>
      </w:r>
      <w:r w:rsidR="003B5CBB">
        <w:t>,</w:t>
      </w:r>
      <w:r w:rsidR="0081751E">
        <w:t xml:space="preserve"> </w:t>
      </w:r>
      <w:r w:rsidR="003B5CBB">
        <w:t>a</w:t>
      </w:r>
      <w:r w:rsidR="0081751E">
        <w:t>t this point it allows the team to identify</w:t>
      </w:r>
      <w:r w:rsidR="003B5CBB">
        <w:t xml:space="preserve"> issues and</w:t>
      </w:r>
      <w:r w:rsidR="0081751E">
        <w:t xml:space="preserve"> improvements</w:t>
      </w:r>
      <w:r w:rsidR="001A199D">
        <w:t xml:space="preserve"> they can implement</w:t>
      </w:r>
      <w:r w:rsidR="0081751E">
        <w:t xml:space="preserve"> for the next sprint.</w:t>
      </w:r>
      <w:r w:rsidR="009D109D">
        <w:t xml:space="preserve"> </w:t>
      </w:r>
    </w:p>
    <w:p w:rsidR="00BC5931" w:rsidRDefault="00BC5931" w:rsidP="00B76358">
      <w:pPr>
        <w:pStyle w:val="BodyText"/>
      </w:pPr>
    </w:p>
    <w:p w:rsidR="00BC5931" w:rsidRDefault="00BC5931" w:rsidP="00B76358">
      <w:pPr>
        <w:pStyle w:val="BodyText"/>
      </w:pPr>
      <w:r>
        <w:t xml:space="preserve">An issue with agile development is the lack of detailed documentation and accountability for the project. It is more difficult to receive funding for agile managed project compared to traditional because traditional will have </w:t>
      </w:r>
      <w:r w:rsidR="00047EFB">
        <w:t>vast amounts of detailed documentation for the project agile will not.</w:t>
      </w:r>
    </w:p>
    <w:p w:rsidR="003545F6" w:rsidRDefault="002208AF" w:rsidP="00B76358">
      <w:pPr>
        <w:pStyle w:val="BodyT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193651" w:rsidRPr="00193651" w:rsidRDefault="003545F6" w:rsidP="00193651">
      <w:pPr>
        <w:pStyle w:val="Caption"/>
      </w:pPr>
      <w:r>
        <w:t xml:space="preserve">Figure </w:t>
      </w:r>
      <w:r>
        <w:fldChar w:fldCharType="begin"/>
      </w:r>
      <w:r>
        <w:instrText xml:space="preserve"> SEQ Figure \* ARABIC </w:instrText>
      </w:r>
      <w:r>
        <w:fldChar w:fldCharType="separate"/>
      </w:r>
      <w:r w:rsidR="00A45E2C">
        <w:rPr>
          <w:noProof/>
        </w:rPr>
        <w:t>1</w:t>
      </w:r>
      <w:r>
        <w:fldChar w:fldCharType="end"/>
      </w:r>
      <w:r>
        <w:t>: Agile Structure</w:t>
      </w:r>
    </w:p>
    <w:p w:rsidR="00467D39" w:rsidRDefault="00467D39" w:rsidP="00B76358">
      <w:pPr>
        <w:pStyle w:val="BodyText"/>
      </w:pPr>
      <w:r>
        <w:t>Examples of methodologies that incorporate agile are as followed</w:t>
      </w:r>
      <w:r w:rsidR="0020248F">
        <w:t>;</w:t>
      </w:r>
    </w:p>
    <w:p w:rsidR="00467D39" w:rsidRDefault="00467D39" w:rsidP="00B76358">
      <w:pPr>
        <w:pStyle w:val="BodyText"/>
        <w:numPr>
          <w:ilvl w:val="0"/>
          <w:numId w:val="2"/>
        </w:numPr>
      </w:pPr>
      <w:r>
        <w:t>Scrum</w:t>
      </w:r>
    </w:p>
    <w:p w:rsidR="00467D39" w:rsidRDefault="00467D39" w:rsidP="00B76358">
      <w:pPr>
        <w:pStyle w:val="BodyText"/>
        <w:numPr>
          <w:ilvl w:val="0"/>
          <w:numId w:val="2"/>
        </w:numPr>
      </w:pPr>
      <w:r>
        <w:t>Scrumban</w:t>
      </w:r>
    </w:p>
    <w:p w:rsidR="00467D39" w:rsidRDefault="00467D39" w:rsidP="00B76358">
      <w:pPr>
        <w:pStyle w:val="BodyText"/>
        <w:numPr>
          <w:ilvl w:val="0"/>
          <w:numId w:val="2"/>
        </w:numPr>
      </w:pPr>
      <w:r>
        <w:t>Extreme Programming</w:t>
      </w:r>
    </w:p>
    <w:p w:rsidR="00467D39" w:rsidRDefault="00467D39" w:rsidP="00B76358">
      <w:pPr>
        <w:pStyle w:val="BodyText"/>
        <w:numPr>
          <w:ilvl w:val="0"/>
          <w:numId w:val="2"/>
        </w:numPr>
      </w:pPr>
      <w:r>
        <w:t>Feature Driven Development</w:t>
      </w:r>
    </w:p>
    <w:p w:rsidR="00467D39" w:rsidRDefault="00467D39" w:rsidP="00B76358">
      <w:pPr>
        <w:pStyle w:val="BodyText"/>
        <w:numPr>
          <w:ilvl w:val="0"/>
          <w:numId w:val="2"/>
        </w:numPr>
      </w:pPr>
      <w:r>
        <w:t>DevOps</w:t>
      </w:r>
    </w:p>
    <w:p w:rsidR="00467D39" w:rsidRDefault="00467D39" w:rsidP="00B76358">
      <w:pPr>
        <w:pStyle w:val="BodyText"/>
        <w:numPr>
          <w:ilvl w:val="0"/>
          <w:numId w:val="2"/>
        </w:numPr>
      </w:pPr>
      <w:r>
        <w:t>Lean Software Development</w:t>
      </w:r>
    </w:p>
    <w:p w:rsidR="00467D39" w:rsidRDefault="00467D39" w:rsidP="00B76358">
      <w:pPr>
        <w:pStyle w:val="BodyText"/>
        <w:numPr>
          <w:ilvl w:val="0"/>
          <w:numId w:val="2"/>
        </w:numPr>
      </w:pPr>
      <w:r>
        <w:t>Crystal Methodologies</w:t>
      </w:r>
    </w:p>
    <w:p w:rsidR="00467D39" w:rsidRDefault="00467D39" w:rsidP="00B76358">
      <w:pPr>
        <w:pStyle w:val="BodyText"/>
        <w:numPr>
          <w:ilvl w:val="0"/>
          <w:numId w:val="2"/>
        </w:numPr>
      </w:pPr>
      <w:r>
        <w:t>Dynamic system development</w:t>
      </w:r>
    </w:p>
    <w:p w:rsidR="00FF49F8" w:rsidRDefault="00FF49F8" w:rsidP="00B76358">
      <w:pPr>
        <w:pStyle w:val="BodyText"/>
      </w:pPr>
    </w:p>
    <w:p w:rsidR="00B76358" w:rsidRPr="00CA5A55" w:rsidRDefault="009D109D" w:rsidP="00B76358">
      <w:pPr>
        <w:pStyle w:val="BodyText"/>
      </w:pPr>
      <w:r>
        <w:t xml:space="preserve">Application lifecycle management (ALM) tools are </w:t>
      </w:r>
      <w:r w:rsidR="00232492">
        <w:t xml:space="preserve">a necessary tool when using an agile development approach, ALM provides a detailed insight into </w:t>
      </w:r>
      <w:r w:rsidR="00232492">
        <w:lastRenderedPageBreak/>
        <w:t xml:space="preserve">current tasks being worked </w:t>
      </w:r>
      <w:r w:rsidR="00232492" w:rsidRPr="00F24DDA">
        <w:rPr>
          <w:noProof/>
        </w:rPr>
        <w:t>on</w:t>
      </w:r>
      <w:r w:rsidR="00232492">
        <w:t xml:space="preserve"> and the project backlog. Jira, Trello, Octane are examples of ALM </w:t>
      </w:r>
      <w:r w:rsidR="00631667">
        <w:t xml:space="preserve">tools, </w:t>
      </w:r>
      <w:r w:rsidR="00631667" w:rsidRPr="00F24DDA">
        <w:rPr>
          <w:noProof/>
        </w:rPr>
        <w:t>however</w:t>
      </w:r>
      <w:r w:rsidR="00F24DDA">
        <w:rPr>
          <w:noProof/>
        </w:rPr>
        <w:t>,</w:t>
      </w:r>
      <w:r w:rsidR="00631667">
        <w:t xml:space="preserve"> the “tools should be adaptable to your methodology and processes rather than the </w:t>
      </w:r>
    </w:p>
    <w:p w:rsidR="00232492" w:rsidRDefault="00631667" w:rsidP="00B76358">
      <w:pPr>
        <w:pStyle w:val="BodyText"/>
      </w:pPr>
      <w:r w:rsidRPr="004811EF">
        <w:rPr>
          <w:noProof/>
        </w:rPr>
        <w:t>o</w:t>
      </w:r>
      <w:r w:rsidR="00CA5A55" w:rsidRPr="004811EF">
        <w:rPr>
          <w:noProof/>
        </w:rPr>
        <w:t>ther</w:t>
      </w:r>
      <w:r w:rsidR="004811EF">
        <w:rPr>
          <w:noProof/>
        </w:rPr>
        <w:t xml:space="preserve"> </w:t>
      </w:r>
      <w:r w:rsidRPr="004811EF">
        <w:rPr>
          <w:noProof/>
        </w:rPr>
        <w:t>way</w:t>
      </w:r>
      <w:r>
        <w:t xml:space="preserve">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r w:rsidR="00CD0824">
        <w:t xml:space="preserve"> This also allows development teams to create work breakdown </w:t>
      </w:r>
      <w:r w:rsidR="00A45E2C">
        <w:t xml:space="preserve">structures (Appendix A), this allows </w:t>
      </w:r>
      <w:r w:rsidR="009A0C09">
        <w:t xml:space="preserve">the </w:t>
      </w:r>
      <w:r w:rsidR="00A45E2C" w:rsidRPr="009A0C09">
        <w:rPr>
          <w:noProof/>
        </w:rPr>
        <w:t>team</w:t>
      </w:r>
      <w:r w:rsidR="00A45E2C">
        <w:t xml:space="preserve"> to estimate the amount of time they are going to need for a specific task. To </w:t>
      </w:r>
      <w:r w:rsidR="00A85E6A">
        <w:t xml:space="preserve">do </w:t>
      </w:r>
      <w:r w:rsidR="00A45E2C">
        <w:t>this you take a single task and break it down into separate elements.</w:t>
      </w:r>
      <w:r w:rsidR="00A85E6A">
        <w:t xml:space="preserve"> You then estimate how long each of the separate </w:t>
      </w:r>
      <w:r w:rsidR="00A85E6A" w:rsidRPr="009A0C09">
        <w:rPr>
          <w:noProof/>
        </w:rPr>
        <w:t>task</w:t>
      </w:r>
      <w:r w:rsidR="009A0C09">
        <w:rPr>
          <w:noProof/>
        </w:rPr>
        <w:t>s</w:t>
      </w:r>
      <w:r w:rsidR="00A85E6A">
        <w:t xml:space="preserve"> will take to </w:t>
      </w:r>
      <w:r w:rsidR="009A0C09">
        <w:t>make</w:t>
      </w:r>
      <w:r w:rsidR="00A85E6A">
        <w:t>.</w:t>
      </w:r>
    </w:p>
    <w:p w:rsidR="00874AEF" w:rsidRPr="001E736E" w:rsidRDefault="00874AEF" w:rsidP="00B76358">
      <w:pPr>
        <w:pStyle w:val="BodyText"/>
      </w:pPr>
    </w:p>
    <w:p w:rsidR="009F4248" w:rsidRPr="00FD4E27" w:rsidRDefault="00CA7B7F" w:rsidP="00B76358">
      <w:pPr>
        <w:pStyle w:val="BodyText"/>
        <w:rPr>
          <w:rStyle w:val="Strong"/>
        </w:rPr>
      </w:pPr>
      <w:r w:rsidRPr="00FD4E27">
        <w:rPr>
          <w:rStyle w:val="Strong"/>
        </w:rPr>
        <w:t xml:space="preserve">3.1 </w:t>
      </w:r>
      <w:r w:rsidR="009F4248" w:rsidRPr="00FD4E27">
        <w:rPr>
          <w:rStyle w:val="Strong"/>
        </w:rPr>
        <w:t>Scrum</w:t>
      </w:r>
    </w:p>
    <w:p w:rsidR="00FA6C0F" w:rsidRDefault="00F73348" w:rsidP="00B7635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B76358">
      <w:pPr>
        <w:pStyle w:val="BodyText"/>
        <w:rPr>
          <w:rStyle w:val="Strong"/>
          <w:b w:val="0"/>
          <w:bCs w:val="0"/>
        </w:rPr>
      </w:pPr>
    </w:p>
    <w:p w:rsidR="00DE3825" w:rsidRDefault="008F6AF4" w:rsidP="00B7635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B71EDE">
        <w:rPr>
          <w:rStyle w:val="Strong"/>
          <w:b w:val="0"/>
          <w:bCs w:val="0"/>
        </w:rPr>
        <w:instrText>ADDIN RW.CITE{{doc:5c2ca05ae4b08ce0b720ca81 [NoInformation] [No Information]}}</w:instrText>
      </w:r>
      <w:r w:rsidR="00776D79">
        <w:rPr>
          <w:rStyle w:val="Strong"/>
          <w:b w:val="0"/>
          <w:bCs w:val="0"/>
        </w:rPr>
        <w:fldChar w:fldCharType="separate"/>
      </w:r>
      <w:r w:rsidR="00B71EDE" w:rsidRPr="00B71EDE">
        <w:rPr>
          <w:rStyle w:val="Strong"/>
          <w:b w:val="0"/>
          <w:bCs w:val="0"/>
        </w:rPr>
        <w:t>(</w:t>
      </w:r>
      <w:r w:rsidR="00B71EDE" w:rsidRPr="00B71EDE">
        <w:rPr>
          <w:rStyle w:val="Strong"/>
          <w:b w:val="0"/>
          <w:bCs w:val="0"/>
          <w:i/>
        </w:rPr>
        <w:t>12th Annual State of Agile Report</w:t>
      </w:r>
      <w:r w:rsidR="00B71EDE" w:rsidRPr="00B71EDE">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w:t>
      </w:r>
      <w:r w:rsidR="00CA5A55">
        <w:rPr>
          <w:rStyle w:val="Strong"/>
          <w:b w:val="0"/>
          <w:bCs w:val="0"/>
        </w:rPr>
        <w:t xml:space="preserve">r practices, while 42% reported </w:t>
      </w:r>
      <w:r w:rsidR="00776D79">
        <w:rPr>
          <w:rStyle w:val="Strong"/>
          <w:b w:val="0"/>
          <w:bCs w:val="0"/>
        </w:rPr>
        <w:t xml:space="preserve">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w:t>
      </w:r>
      <w:r w:rsidR="0020248F">
        <w:rPr>
          <w:rStyle w:val="Strong"/>
          <w:b w:val="0"/>
          <w:bCs w:val="0"/>
        </w:rPr>
        <w:t xml:space="preserve">report discusses the quality of </w:t>
      </w:r>
      <w:r w:rsidR="00776D79">
        <w:rPr>
          <w:rStyle w:val="Strong"/>
          <w:b w:val="0"/>
          <w:bCs w:val="0"/>
        </w:rPr>
        <w:t xml:space="preserve">life for the employees on the project, 87% of employees said it had improved work </w:t>
      </w:r>
    </w:p>
    <w:p w:rsidR="008F6AF4" w:rsidRDefault="00776D79" w:rsidP="00B7635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B76358">
      <w:pPr>
        <w:pStyle w:val="BodyText"/>
        <w:rPr>
          <w:rStyle w:val="Strong"/>
          <w:b w:val="0"/>
          <w:bCs w:val="0"/>
        </w:rPr>
      </w:pPr>
    </w:p>
    <w:p w:rsidR="00660AC0" w:rsidRDefault="003B0F05" w:rsidP="00B76358">
      <w:pPr>
        <w:pStyle w:val="BodyText"/>
        <w:rPr>
          <w:rStyle w:val="Strong"/>
          <w:b w:val="0"/>
          <w:bCs w:val="0"/>
        </w:rPr>
      </w:pPr>
      <w:r>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w:t>
      </w:r>
      <w:r w:rsidR="00427865">
        <w:rPr>
          <w:rStyle w:val="Strong"/>
          <w:b w:val="0"/>
          <w:bCs w:val="0"/>
        </w:rPr>
        <w:t xml:space="preserve">of the team </w:t>
      </w:r>
      <w:r w:rsidR="00635746">
        <w:rPr>
          <w:rStyle w:val="Strong"/>
          <w:b w:val="0"/>
          <w:bCs w:val="0"/>
        </w:rPr>
        <w:t>a chance to communicate</w:t>
      </w:r>
      <w:r w:rsidR="00660AC0">
        <w:rPr>
          <w:rStyle w:val="Strong"/>
          <w:b w:val="0"/>
          <w:bCs w:val="0"/>
        </w:rPr>
        <w:t xml:space="preserve"> and evaluate the current progress of the sprint, </w:t>
      </w:r>
      <w:r w:rsidR="00AC0901">
        <w:rPr>
          <w:rStyle w:val="Strong"/>
          <w:b w:val="0"/>
          <w:bCs w:val="0"/>
        </w:rPr>
        <w:t xml:space="preserve">this allows for issues or problems to be discovered </w:t>
      </w:r>
      <w:r w:rsidR="00AC0901">
        <w:rPr>
          <w:rStyle w:val="Strong"/>
          <w:b w:val="0"/>
          <w:bCs w:val="0"/>
        </w:rPr>
        <w:t>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B76358">
      <w:pPr>
        <w:pStyle w:val="BodyText"/>
        <w:rPr>
          <w:rStyle w:val="Strong"/>
          <w:b w:val="0"/>
          <w:bCs w:val="0"/>
        </w:rPr>
      </w:pPr>
    </w:p>
    <w:p w:rsidR="00CA5A55" w:rsidRDefault="00042367" w:rsidP="00CA5A55">
      <w:pPr>
        <w:pStyle w:val="BodyT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w:t>
      </w:r>
      <w:r w:rsidR="00CA5A55" w:rsidRPr="00CA5A55">
        <w:rPr>
          <w:rStyle w:val="Strong"/>
          <w:b w:val="0"/>
          <w:bCs w:val="0"/>
          <w:noProof/>
        </w:rPr>
        <w:t xml:space="preserve"> </w:t>
      </w:r>
      <w:r w:rsidR="00CA5A55">
        <w:rPr>
          <w:rStyle w:val="Strong"/>
          <w:b w:val="0"/>
          <w:bCs w:val="0"/>
          <w:noProof/>
        </w:rPr>
        <w:drawing>
          <wp:inline distT="0" distB="0" distL="0" distR="0" wp14:anchorId="11786A6A" wp14:editId="5397271E">
            <wp:extent cx="2474976" cy="15051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799" cy="1608436"/>
                    </a:xfrm>
                    <a:prstGeom prst="rect">
                      <a:avLst/>
                    </a:prstGeom>
                    <a:noFill/>
                    <a:ln>
                      <a:noFill/>
                    </a:ln>
                  </pic:spPr>
                </pic:pic>
              </a:graphicData>
            </a:graphic>
          </wp:inline>
        </w:drawing>
      </w:r>
      <w:r w:rsidR="002D4F24">
        <w:rPr>
          <w:rStyle w:val="Strong"/>
          <w:b w:val="0"/>
          <w:bCs w:val="0"/>
        </w:rPr>
        <w:t xml:space="preserve">  </w:t>
      </w:r>
    </w:p>
    <w:p w:rsidR="00FD4E27" w:rsidRDefault="002D4F24" w:rsidP="00CA5A55">
      <w:pPr>
        <w:pStyle w:val="Caption"/>
      </w:pPr>
      <w:r>
        <w:t xml:space="preserve">Figure </w:t>
      </w:r>
      <w:r w:rsidR="003545F6">
        <w:t>2</w:t>
      </w:r>
      <w:r>
        <w:t>: Burndown Chart</w:t>
      </w:r>
    </w:p>
    <w:p w:rsidR="00CA5A55" w:rsidRDefault="00CA5A55" w:rsidP="00CA5A55"/>
    <w:p w:rsidR="00B37BA0" w:rsidRDefault="0088506B" w:rsidP="00B76358">
      <w:pPr>
        <w:pStyle w:val="BodyText"/>
        <w:rPr>
          <w:rStyle w:val="Strong"/>
          <w:b w:val="0"/>
          <w:bCs w:val="0"/>
        </w:rPr>
      </w:pPr>
      <w:r>
        <w:rPr>
          <w:rStyle w:val="Strong"/>
          <w:b w:val="0"/>
          <w:bCs w:val="0"/>
        </w:rPr>
        <w:t xml:space="preserve">According to Schwaber and Sutherland, Scrum is comprised of three main roles which have different </w:t>
      </w:r>
    </w:p>
    <w:p w:rsidR="00B37BA0" w:rsidRPr="00B37BA0" w:rsidRDefault="0088506B" w:rsidP="00B37BA0">
      <w:pPr>
        <w:pStyle w:val="BodyText"/>
        <w:rPr>
          <w:rStyle w:val="Strong"/>
          <w:b w:val="0"/>
          <w:bCs w:val="0"/>
        </w:rPr>
      </w:pPr>
      <w:r>
        <w:rPr>
          <w:rStyle w:val="Strong"/>
          <w:b w:val="0"/>
          <w:bCs w:val="0"/>
        </w:rPr>
        <w:t xml:space="preserve">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B37BA0">
        <w:rPr>
          <w:rStyle w:val="Strong"/>
          <w:b w:val="0"/>
          <w:bCs w:val="0"/>
        </w:rPr>
        <w:t xml:space="preserve"> Appendix C</w:t>
      </w:r>
      <w:r w:rsidR="00FA6715">
        <w:rPr>
          <w:rStyle w:val="Strong"/>
          <w:b w:val="0"/>
          <w:bCs w:val="0"/>
        </w:rPr>
        <w:t xml:space="preserve"> shows </w:t>
      </w:r>
      <w:r w:rsidR="002D4F24">
        <w:rPr>
          <w:rStyle w:val="Strong"/>
          <w:b w:val="0"/>
          <w:bCs w:val="0"/>
        </w:rPr>
        <w:t xml:space="preserve">these roles and </w:t>
      </w:r>
      <w:r w:rsidR="002208AF">
        <w:rPr>
          <w:rStyle w:val="Strong"/>
          <w:b w:val="0"/>
          <w:bCs w:val="0"/>
        </w:rPr>
        <w:t>their main responsibilities</w:t>
      </w:r>
    </w:p>
    <w:p w:rsidR="00B37BA0" w:rsidRDefault="00B37BA0" w:rsidP="00FD4E27">
      <w:pPr>
        <w:pStyle w:val="BodyText"/>
        <w:rPr>
          <w:rStyle w:val="Strong"/>
        </w:rPr>
      </w:pPr>
    </w:p>
    <w:p w:rsidR="009F4248" w:rsidRPr="00FD4E27" w:rsidRDefault="00CA7B7F" w:rsidP="00FD4E27">
      <w:pPr>
        <w:pStyle w:val="BodyText"/>
        <w:rPr>
          <w:rStyle w:val="Strong"/>
        </w:rPr>
      </w:pPr>
      <w:r w:rsidRPr="00FD4E27">
        <w:rPr>
          <w:rStyle w:val="Strong"/>
        </w:rPr>
        <w:t xml:space="preserve">3.2 </w:t>
      </w:r>
      <w:r w:rsidR="009F4248" w:rsidRPr="00FD4E27">
        <w:rPr>
          <w:rStyle w:val="Strong"/>
        </w:rPr>
        <w:t>Extreme Programming</w:t>
      </w:r>
      <w:r w:rsidR="00A64EDE" w:rsidRPr="00FD4E27">
        <w:rPr>
          <w:rStyle w:val="Strong"/>
        </w:rPr>
        <w:t xml:space="preserve"> (XP)</w:t>
      </w:r>
    </w:p>
    <w:p w:rsidR="0098068D" w:rsidRDefault="00A64EDE" w:rsidP="00B76358">
      <w:pPr>
        <w:pStyle w:val="BodyText"/>
      </w:pPr>
      <w:r>
        <w:t>XP is a highly flexible agile based methodology that is used in the software dev</w:t>
      </w:r>
      <w:r w:rsidR="00A450F1">
        <w:t xml:space="preserve">elopment industry, the basis of </w:t>
      </w:r>
      <w:r>
        <w:t>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r w:rsidR="00F25147">
        <w:t>;</w:t>
      </w:r>
      <w:r w:rsidR="00CA5A55">
        <w:rPr>
          <w:noProof/>
        </w:rPr>
        <w:lastRenderedPageBreak/>
        <w:drawing>
          <wp:inline distT="0" distB="0" distL="0" distR="0" wp14:anchorId="153F7220" wp14:editId="3E09ED99">
            <wp:extent cx="2351314" cy="2164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0873" cy="2246910"/>
                    </a:xfrm>
                    <a:prstGeom prst="rect">
                      <a:avLst/>
                    </a:prstGeom>
                    <a:noFill/>
                    <a:ln>
                      <a:noFill/>
                    </a:ln>
                  </pic:spPr>
                </pic:pic>
              </a:graphicData>
            </a:graphic>
          </wp:inline>
        </w:drawing>
      </w:r>
    </w:p>
    <w:p w:rsidR="00F25147" w:rsidRPr="00E660C3" w:rsidRDefault="0098068D" w:rsidP="00E660C3">
      <w:pPr>
        <w:pStyle w:val="Caption"/>
        <w:rPr>
          <w:rStyle w:val="Strong"/>
          <w:b w:val="0"/>
          <w:bCs w:val="0"/>
        </w:rPr>
      </w:pPr>
      <w:r>
        <w:t xml:space="preserve">Figure </w:t>
      </w:r>
      <w:r w:rsidR="00B37BA0">
        <w:t>3</w:t>
      </w:r>
      <w:r>
        <w:t>: XP Model</w:t>
      </w:r>
    </w:p>
    <w:p w:rsidR="007E3117" w:rsidRPr="00FD4E27" w:rsidRDefault="007E3117" w:rsidP="00B76358">
      <w:pPr>
        <w:pStyle w:val="BodyText"/>
        <w:numPr>
          <w:ilvl w:val="0"/>
          <w:numId w:val="10"/>
        </w:numPr>
        <w:rPr>
          <w:rStyle w:val="Strong"/>
        </w:rPr>
      </w:pPr>
      <w:r w:rsidRPr="00FD4E27">
        <w:rPr>
          <w:rStyle w:val="Strong"/>
        </w:rPr>
        <w:t>Communication</w:t>
      </w:r>
    </w:p>
    <w:p w:rsidR="007E3117" w:rsidRDefault="007E3117" w:rsidP="00B76358">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FD4E27" w:rsidRDefault="00FD4E27" w:rsidP="00B76358">
      <w:pPr>
        <w:pStyle w:val="BodyText"/>
      </w:pPr>
    </w:p>
    <w:p w:rsidR="005D5FD1" w:rsidRPr="00FD4E27" w:rsidRDefault="00954E48" w:rsidP="00B76358">
      <w:pPr>
        <w:pStyle w:val="BodyText"/>
        <w:numPr>
          <w:ilvl w:val="0"/>
          <w:numId w:val="10"/>
        </w:numPr>
        <w:rPr>
          <w:rStyle w:val="Strong"/>
        </w:rPr>
      </w:pPr>
      <w:r w:rsidRPr="00D80CA5">
        <w:t xml:space="preserve"> </w:t>
      </w:r>
      <w:r w:rsidR="007E3117" w:rsidRPr="00FD4E27">
        <w:rPr>
          <w:rStyle w:val="Strong"/>
        </w:rPr>
        <w:t>Simplicity</w:t>
      </w:r>
    </w:p>
    <w:p w:rsidR="00A450F1" w:rsidRDefault="005D5FD1" w:rsidP="00B76358">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xml:space="preserve">. It gives pair programmers the time to get the core functionality perfect before adding </w:t>
      </w:r>
      <w:r w:rsidR="00A450F1">
        <w:t xml:space="preserve">additional features </w:t>
      </w:r>
      <w:r w:rsidR="003E46FB">
        <w:t>to it.</w:t>
      </w:r>
    </w:p>
    <w:p w:rsidR="00B37BA0" w:rsidRDefault="00B37BA0" w:rsidP="00B37BA0">
      <w:pPr>
        <w:pStyle w:val="BodyText"/>
        <w:ind w:left="720"/>
        <w:rPr>
          <w:rStyle w:val="Strong"/>
        </w:rPr>
      </w:pPr>
    </w:p>
    <w:p w:rsidR="00B37BA0" w:rsidRDefault="00B37BA0" w:rsidP="00B37BA0">
      <w:pPr>
        <w:pStyle w:val="BodyText"/>
        <w:ind w:left="720"/>
        <w:rPr>
          <w:rStyle w:val="Strong"/>
        </w:rPr>
      </w:pPr>
    </w:p>
    <w:p w:rsidR="007E3117" w:rsidRPr="00FD4E27" w:rsidRDefault="007E3117" w:rsidP="00B76358">
      <w:pPr>
        <w:pStyle w:val="BodyText"/>
        <w:numPr>
          <w:ilvl w:val="0"/>
          <w:numId w:val="10"/>
        </w:numPr>
        <w:rPr>
          <w:rStyle w:val="Strong"/>
        </w:rPr>
      </w:pPr>
      <w:r w:rsidRPr="00FD4E27">
        <w:rPr>
          <w:rStyle w:val="Strong"/>
        </w:rPr>
        <w:t>Feedback</w:t>
      </w:r>
    </w:p>
    <w:p w:rsidR="002D4F24" w:rsidRDefault="00C804EF" w:rsidP="00FD4E27">
      <w:pPr>
        <w:pStyle w:val="BodyText"/>
        <w:rPr>
          <w:lang w:eastAsia="en-GB"/>
        </w:rPr>
      </w:pPr>
      <w:r>
        <w:t xml:space="preserve">Constant feedback for any development project is important however XP requires feedback at every development stage, this is to ensure that the project </w:t>
      </w:r>
      <w:r>
        <w:t>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 xml:space="preserve">he main reason was the need of the developers to </w:t>
      </w:r>
    </w:p>
    <w:p w:rsidR="007E3117" w:rsidRDefault="006651D7" w:rsidP="00FD4E27">
      <w:pPr>
        <w:pStyle w:val="BodyText"/>
        <w:rPr>
          <w:lang w:eastAsia="en-GB"/>
        </w:rPr>
      </w:pPr>
      <w:r w:rsidRPr="006651D7">
        <w:rPr>
          <w:lang w:eastAsia="en-GB"/>
        </w:rPr>
        <w:t>become familiar with possibilities of users with specific disorders</w:t>
      </w:r>
      <w:r w:rsidRPr="006651D7">
        <w:t xml:space="preserve">” </w:t>
      </w:r>
      <w:r>
        <w:fldChar w:fldCharType="begin"/>
      </w:r>
      <w:r>
        <w:instrText>ADDIN RW.CITE{{doc:5c2e4d20e4b0ed46fe03ed19 Fojtik,Rostislav 2011}}</w:instrText>
      </w:r>
      <w:r>
        <w:fldChar w:fldCharType="separate"/>
      </w:r>
      <w:r w:rsidRPr="007E3117">
        <w:t>(Fojtik, 2011)</w:t>
      </w:r>
      <w:r>
        <w:fldChar w:fldCharType="end"/>
      </w:r>
      <w:r>
        <w:t>.</w:t>
      </w:r>
    </w:p>
    <w:p w:rsidR="0098068D" w:rsidRDefault="0098068D" w:rsidP="00B76358">
      <w:pPr>
        <w:pStyle w:val="BodyText"/>
      </w:pPr>
    </w:p>
    <w:p w:rsidR="007E3117" w:rsidRPr="00FD4E27" w:rsidRDefault="007E3117" w:rsidP="00B76358">
      <w:pPr>
        <w:pStyle w:val="BodyText"/>
        <w:numPr>
          <w:ilvl w:val="0"/>
          <w:numId w:val="10"/>
        </w:numPr>
        <w:rPr>
          <w:rStyle w:val="Strong"/>
        </w:rPr>
      </w:pPr>
      <w:r w:rsidRPr="00FD4E27">
        <w:rPr>
          <w:rStyle w:val="Strong"/>
        </w:rPr>
        <w:t>Courage</w:t>
      </w:r>
    </w:p>
    <w:p w:rsidR="007E3117" w:rsidRDefault="006651D7" w:rsidP="00B76358">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491A72" w:rsidRPr="00FD4E27" w:rsidRDefault="007E3117" w:rsidP="00B76358">
      <w:pPr>
        <w:pStyle w:val="BodyText"/>
        <w:numPr>
          <w:ilvl w:val="0"/>
          <w:numId w:val="10"/>
        </w:numPr>
        <w:rPr>
          <w:rStyle w:val="Strong"/>
        </w:rPr>
      </w:pPr>
      <w:r w:rsidRPr="00FD4E27">
        <w:rPr>
          <w:rStyle w:val="Strong"/>
        </w:rPr>
        <w:t>Respect</w:t>
      </w:r>
      <w:r w:rsidR="00A64EDE" w:rsidRPr="00FD4E27">
        <w:rPr>
          <w:rStyle w:val="Strong"/>
        </w:rPr>
        <w:t xml:space="preserve">  </w:t>
      </w:r>
    </w:p>
    <w:p w:rsidR="00DD51B8" w:rsidRDefault="008C6777" w:rsidP="00B76358">
      <w:pPr>
        <w:pStyle w:val="BodyText"/>
      </w:pPr>
      <w:bookmarkStart w:id="0" w:name="_GoBack"/>
      <w:r>
        <w:t xml:space="preserve">Development teams work closely together during projects, XP values connection between employees that emphasises and improves </w:t>
      </w:r>
      <w:r w:rsidR="00F44352">
        <w:t>teamwork</w:t>
      </w:r>
      <w:r>
        <w:t>.</w:t>
      </w:r>
    </w:p>
    <w:bookmarkEnd w:id="0"/>
    <w:p w:rsidR="00972831" w:rsidRDefault="00972831" w:rsidP="00B76358">
      <w:pPr>
        <w:pStyle w:val="BodyText"/>
      </w:pPr>
    </w:p>
    <w:p w:rsidR="00830A35" w:rsidRDefault="00972831" w:rsidP="00B7635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BF1BF7" w:rsidRPr="0098068D" w:rsidRDefault="00BF1BF7" w:rsidP="00B76358">
      <w:pPr>
        <w:pStyle w:val="BodyText"/>
      </w:pPr>
    </w:p>
    <w:p w:rsidR="009F4248" w:rsidRPr="00FD4E27" w:rsidRDefault="00CA7B7F" w:rsidP="00B76358">
      <w:pPr>
        <w:pStyle w:val="BodyText"/>
        <w:rPr>
          <w:rStyle w:val="Strong"/>
        </w:rPr>
      </w:pPr>
      <w:r w:rsidRPr="00FD4E27">
        <w:rPr>
          <w:rStyle w:val="Strong"/>
        </w:rPr>
        <w:t xml:space="preserve">3.3 </w:t>
      </w:r>
      <w:r w:rsidR="00042367" w:rsidRPr="00FD4E27">
        <w:rPr>
          <w:rStyle w:val="Strong"/>
        </w:rPr>
        <w:t>Kanban</w:t>
      </w:r>
    </w:p>
    <w:p w:rsidR="00D276F6" w:rsidRDefault="00A04CB8" w:rsidP="00B76358">
      <w:pPr>
        <w:pStyle w:val="BodyText"/>
      </w:pPr>
      <w:r>
        <w:t xml:space="preserve">Kanban is a methodology that focuses on continuous delivery </w:t>
      </w:r>
      <w:r w:rsidR="001315C9">
        <w:t xml:space="preserve">of data, whilst optimizing </w:t>
      </w:r>
      <w:r w:rsidR="001315C9" w:rsidRPr="008E66B9">
        <w:rPr>
          <w:noProof/>
        </w:rPr>
        <w:t>workload</w:t>
      </w:r>
      <w:r w:rsidR="001315C9">
        <w:t xml:space="preserve"> for the development team so they’re not overworked. </w:t>
      </w:r>
      <w:r w:rsidR="00D276F6">
        <w:t>The principles of Kanban are as followed</w:t>
      </w:r>
    </w:p>
    <w:p w:rsidR="00D276F6" w:rsidRDefault="00D276F6" w:rsidP="00B76358">
      <w:pPr>
        <w:pStyle w:val="BodyText"/>
      </w:pPr>
    </w:p>
    <w:p w:rsidR="00D276F6" w:rsidRPr="00FD4E27" w:rsidRDefault="00D276F6" w:rsidP="00B76358">
      <w:pPr>
        <w:pStyle w:val="BodyText"/>
        <w:numPr>
          <w:ilvl w:val="0"/>
          <w:numId w:val="11"/>
        </w:numPr>
        <w:rPr>
          <w:rStyle w:val="Strong"/>
        </w:rPr>
      </w:pPr>
      <w:r w:rsidRPr="00FD4E27">
        <w:rPr>
          <w:rStyle w:val="Strong"/>
        </w:rPr>
        <w:t>Visual Workflow</w:t>
      </w:r>
    </w:p>
    <w:p w:rsidR="00C15D75" w:rsidRDefault="00A80E91" w:rsidP="00B76358">
      <w:pPr>
        <w:pStyle w:val="BodyText"/>
      </w:pPr>
      <w:r>
        <w:t xml:space="preserve">The Kanban system uses boards to visualize the current workflow of a project, these can be virtual or physical using sticky notes. In a virtual </w:t>
      </w:r>
      <w:r w:rsidRPr="00CA5A55">
        <w:rPr>
          <w:noProof/>
        </w:rPr>
        <w:t>board</w:t>
      </w:r>
      <w:r w:rsidR="00CA5A55">
        <w:rPr>
          <w:noProof/>
        </w:rPr>
        <w:t>,</w:t>
      </w:r>
      <w:r>
        <w:t xml:space="preserve"> cards would be added to the board that represents a task, the task would move depending on the current state (Plan, </w:t>
      </w:r>
      <w:r w:rsidR="008062A4">
        <w:t>in</w:t>
      </w:r>
      <w:r>
        <w:t xml:space="preserve"> progress, validate, Completed). </w:t>
      </w:r>
      <w:r w:rsidR="008062A4">
        <w:t xml:space="preserve">This allows the dev team to self-organise themselves and allows the team to observe current progress </w:t>
      </w:r>
      <w:r w:rsidR="008062A4">
        <w:fldChar w:fldCharType="begin"/>
      </w:r>
      <w:r w:rsidR="00B71EDE">
        <w:instrText>ADDIN RW.CITE{{doc:5c2f8bade4b081a389116dc7 Ikonen,M 2011}}</w:instrText>
      </w:r>
      <w:r w:rsidR="008062A4">
        <w:fldChar w:fldCharType="separate"/>
      </w:r>
      <w:r w:rsidR="00B71EDE" w:rsidRPr="00B71EDE">
        <w:t>(Ikonen</w:t>
      </w:r>
      <w:r w:rsidR="00B71EDE" w:rsidRPr="00B71EDE">
        <w:rPr>
          <w:i/>
        </w:rPr>
        <w:t xml:space="preserve"> et al.,</w:t>
      </w:r>
      <w:r w:rsidR="00B71EDE" w:rsidRPr="00B71EDE">
        <w:t xml:space="preserve"> 2011)</w:t>
      </w:r>
      <w:r w:rsidR="008062A4">
        <w:fldChar w:fldCharType="end"/>
      </w:r>
      <w:r w:rsidR="008062A4">
        <w:t>.</w:t>
      </w:r>
      <w:r>
        <w:t xml:space="preserve"> </w:t>
      </w:r>
    </w:p>
    <w:p w:rsidR="00131CBD" w:rsidRDefault="00131CBD" w:rsidP="00B76358">
      <w:pPr>
        <w:pStyle w:val="BodyText"/>
      </w:pPr>
    </w:p>
    <w:p w:rsidR="00D276F6" w:rsidRPr="00F15ADE" w:rsidRDefault="00D276F6" w:rsidP="00B76358">
      <w:pPr>
        <w:pStyle w:val="BodyText"/>
        <w:numPr>
          <w:ilvl w:val="0"/>
          <w:numId w:val="11"/>
        </w:numPr>
        <w:rPr>
          <w:rStyle w:val="Strong"/>
        </w:rPr>
      </w:pPr>
      <w:r w:rsidRPr="00F15ADE">
        <w:rPr>
          <w:rStyle w:val="Strong"/>
        </w:rPr>
        <w:lastRenderedPageBreak/>
        <w:t>Limit work in progress (WIP)</w:t>
      </w:r>
    </w:p>
    <w:p w:rsidR="00C06DEF" w:rsidRPr="00C06DEF" w:rsidRDefault="00946669" w:rsidP="00B76358">
      <w:pPr>
        <w:pStyle w:val="BodyText"/>
      </w:pPr>
      <w:r>
        <w:t xml:space="preserve">WIP is used to manage and limit the amount of work that employees can work on, this </w:t>
      </w:r>
      <w:r w:rsidRPr="00CA5A55">
        <w:rPr>
          <w:noProof/>
        </w:rPr>
        <w:t>allow</w:t>
      </w:r>
      <w:r w:rsidR="00CA5A55">
        <w:rPr>
          <w:noProof/>
        </w:rPr>
        <w:t>s</w:t>
      </w:r>
      <w:r>
        <w:t xml:space="preserve"> the dev team to focus on the most important task </w:t>
      </w:r>
      <w:r>
        <w:fldChar w:fldCharType="begin"/>
      </w:r>
      <w:r>
        <w:instrText>ADDIN RW.CITE{{doc:5c2f8d22e4b0ea416f869683 Power,K. 2015}}</w:instrText>
      </w:r>
      <w:r>
        <w:fldChar w:fldCharType="separate"/>
      </w:r>
      <w:r w:rsidR="00B71EDE" w:rsidRPr="00B71EDE">
        <w:rPr>
          <w:sz w:val="22"/>
        </w:rPr>
        <w:t xml:space="preserve">(Power and Conboy, 16 </w:t>
      </w:r>
      <w:r w:rsidR="00B71EDE" w:rsidRPr="009A0C09">
        <w:rPr>
          <w:noProof/>
          <w:sz w:val="22"/>
        </w:rPr>
        <w:t>May,</w:t>
      </w:r>
      <w:r w:rsidR="00B71EDE" w:rsidRPr="00B71EDE">
        <w:rPr>
          <w:sz w:val="22"/>
        </w:rPr>
        <w:t xml:space="preserve"> 2015)</w:t>
      </w:r>
      <w:r>
        <w:fldChar w:fldCharType="end"/>
      </w:r>
      <w:r>
        <w:t>. This attempts to manage the workflow and increase the quality of the most important features without having to worry about other tasks.</w:t>
      </w:r>
    </w:p>
    <w:p w:rsidR="00D276F6" w:rsidRDefault="00D276F6" w:rsidP="00B76358">
      <w:pPr>
        <w:pStyle w:val="BodyText"/>
      </w:pPr>
    </w:p>
    <w:p w:rsidR="00946669" w:rsidRPr="00FD4E27" w:rsidRDefault="00D276F6" w:rsidP="00B76358">
      <w:pPr>
        <w:pStyle w:val="BodyText"/>
        <w:numPr>
          <w:ilvl w:val="0"/>
          <w:numId w:val="11"/>
        </w:numPr>
        <w:rPr>
          <w:rStyle w:val="Strong"/>
        </w:rPr>
      </w:pPr>
      <w:r w:rsidRPr="00FD4E27">
        <w:rPr>
          <w:rStyle w:val="Strong"/>
        </w:rPr>
        <w:t xml:space="preserve">Clear and explicit policies </w:t>
      </w:r>
    </w:p>
    <w:p w:rsidR="001315C9" w:rsidRDefault="00946669" w:rsidP="00B76358">
      <w:pPr>
        <w:pStyle w:val="BodyText"/>
      </w:pPr>
      <w:r>
        <w:t xml:space="preserve">Knowing when a task is complete or </w:t>
      </w:r>
      <w:r w:rsidR="00C47419">
        <w:t xml:space="preserve">is </w:t>
      </w:r>
      <w:r>
        <w:t>ready to move to the next step of development is necessary for the dev team to know and understand.</w:t>
      </w:r>
      <w:r w:rsidR="00C47419">
        <w:t xml:space="preserve"> It allows for accurate planning for </w:t>
      </w:r>
      <w:r w:rsidR="00CA5A55">
        <w:t xml:space="preserve">the </w:t>
      </w:r>
      <w:r w:rsidR="00C47419" w:rsidRPr="00CA5A55">
        <w:rPr>
          <w:noProof/>
        </w:rPr>
        <w:t>time</w:t>
      </w:r>
      <w:r w:rsidR="00C47419">
        <w:t xml:space="preserve"> required on the task </w:t>
      </w:r>
      <w:r w:rsidR="00C06DEF">
        <w:t xml:space="preserve">and </w:t>
      </w:r>
      <w:r w:rsidR="00C06DEF" w:rsidRPr="00CA5A55">
        <w:rPr>
          <w:noProof/>
        </w:rPr>
        <w:t>give</w:t>
      </w:r>
      <w:r w:rsidR="00CA5A55">
        <w:rPr>
          <w:noProof/>
        </w:rPr>
        <w:t>s</w:t>
      </w:r>
      <w:r w:rsidR="00C06DEF">
        <w:t xml:space="preserve"> a clear criterion to be completed.</w:t>
      </w:r>
    </w:p>
    <w:p w:rsidR="00C06DEF" w:rsidRDefault="00C06DEF" w:rsidP="00B76358">
      <w:pPr>
        <w:pStyle w:val="BodyText"/>
      </w:pPr>
    </w:p>
    <w:p w:rsidR="00EA3DF2" w:rsidRDefault="001315C9" w:rsidP="00B76358">
      <w:pPr>
        <w:pStyle w:val="BodyText"/>
      </w:pPr>
      <w:r>
        <w:rPr>
          <w:noProof/>
        </w:rPr>
        <w:drawing>
          <wp:inline distT="0" distB="0" distL="0" distR="0">
            <wp:extent cx="3195319" cy="17526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2125"/>
                    <a:stretch/>
                  </pic:blipFill>
                  <pic:spPr bwMode="auto">
                    <a:xfrm>
                      <a:off x="0" y="0"/>
                      <a:ext cx="3288134" cy="1803508"/>
                    </a:xfrm>
                    <a:prstGeom prst="rect">
                      <a:avLst/>
                    </a:prstGeom>
                    <a:noFill/>
                    <a:ln>
                      <a:noFill/>
                    </a:ln>
                    <a:extLst>
                      <a:ext uri="{53640926-AAD7-44D8-BBD7-CCE9431645EC}">
                        <a14:shadowObscured xmlns:a14="http://schemas.microsoft.com/office/drawing/2010/main"/>
                      </a:ext>
                    </a:extLst>
                  </pic:spPr>
                </pic:pic>
              </a:graphicData>
            </a:graphic>
          </wp:inline>
        </w:drawing>
      </w:r>
    </w:p>
    <w:p w:rsidR="00E660C3" w:rsidRPr="00FF49F8" w:rsidRDefault="00EA3DF2" w:rsidP="00FF49F8">
      <w:pPr>
        <w:pStyle w:val="Caption"/>
      </w:pPr>
      <w:r>
        <w:t xml:space="preserve">Figure </w:t>
      </w:r>
      <w:r w:rsidR="00B37BA0">
        <w:t>4</w:t>
      </w:r>
      <w:r w:rsidR="004D7D9C">
        <w:t>: Kanban board to visualize tasks.</w:t>
      </w:r>
    </w:p>
    <w:p w:rsidR="00FF49F8" w:rsidRPr="00252739" w:rsidRDefault="00FF49F8" w:rsidP="00FF49F8">
      <w:pPr>
        <w:pStyle w:val="BodyText"/>
      </w:pPr>
      <w:r>
        <w:t xml:space="preserve">In my own </w:t>
      </w:r>
      <w:r w:rsidRPr="009A0C09">
        <w:rPr>
          <w:noProof/>
        </w:rPr>
        <w:t>experience</w:t>
      </w:r>
      <w:r w:rsidR="009A0C09">
        <w:rPr>
          <w:noProof/>
        </w:rPr>
        <w:t>,</w:t>
      </w:r>
      <w:r>
        <w:t xml:space="preserve"> I have used agile scrum when developing </w:t>
      </w:r>
      <w:r w:rsidRPr="009A0C09">
        <w:rPr>
          <w:noProof/>
        </w:rPr>
        <w:t>project</w:t>
      </w:r>
      <w:r w:rsidR="009A0C09" w:rsidRPr="009A0C09">
        <w:rPr>
          <w:noProof/>
        </w:rPr>
        <w:t>s</w:t>
      </w:r>
      <w:r>
        <w:t xml:space="preserve">, whilst using tools like Jira to set and manage </w:t>
      </w:r>
      <w:r w:rsidRPr="009A0C09">
        <w:rPr>
          <w:noProof/>
        </w:rPr>
        <w:t>workflow</w:t>
      </w:r>
      <w:r>
        <w:t xml:space="preserve">. This has allowed for a flexible development process with </w:t>
      </w:r>
      <w:r w:rsidR="009A0C09">
        <w:t xml:space="preserve">an </w:t>
      </w:r>
      <w:r w:rsidRPr="009A0C09">
        <w:rPr>
          <w:noProof/>
        </w:rPr>
        <w:t>emphasis</w:t>
      </w:r>
      <w:r>
        <w:t xml:space="preserve"> on communication between the team members.</w:t>
      </w: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p>
    <w:p w:rsidR="00270751" w:rsidRDefault="009913D9" w:rsidP="00B76358">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270751">
        <w:t xml:space="preserve">. Due to this massive </w:t>
      </w:r>
      <w:r w:rsidR="00270751" w:rsidRPr="009A0C09">
        <w:rPr>
          <w:noProof/>
        </w:rPr>
        <w:t>planning</w:t>
      </w:r>
      <w:r w:rsidR="009A0C09">
        <w:rPr>
          <w:noProof/>
        </w:rPr>
        <w:t>,</w:t>
      </w:r>
      <w:r w:rsidR="00270751">
        <w:t xml:space="preserve"> it can be beneficial</w:t>
      </w:r>
      <w:r w:rsidR="006D0697">
        <w:t xml:space="preserve"> for the directors of the company as they control the finances available to the company, they will be more </w:t>
      </w:r>
      <w:r w:rsidR="006D0697" w:rsidRPr="009A0C09">
        <w:rPr>
          <w:noProof/>
        </w:rPr>
        <w:t>incline</w:t>
      </w:r>
      <w:r w:rsidR="009A0C09">
        <w:rPr>
          <w:noProof/>
        </w:rPr>
        <w:t>d</w:t>
      </w:r>
      <w:r w:rsidR="006D0697">
        <w:t xml:space="preserve"> to give them the funds for the project if they have a clear plan for development. A tool that needs to be used for traditional methods are risk assessments</w:t>
      </w:r>
      <w:r w:rsidR="00033CA6">
        <w:t xml:space="preserve"> (Appendix B)</w:t>
      </w:r>
      <w:r w:rsidR="006D0697">
        <w:t xml:space="preserve">, due to fact that traditional management does not allow you to go </w:t>
      </w:r>
      <w:r w:rsidR="006D0697" w:rsidRPr="009A0C09">
        <w:rPr>
          <w:noProof/>
        </w:rPr>
        <w:t>backward</w:t>
      </w:r>
      <w:r w:rsidR="009A0C09">
        <w:rPr>
          <w:noProof/>
        </w:rPr>
        <w:t>s</w:t>
      </w:r>
      <w:r w:rsidR="006D0697">
        <w:t xml:space="preserve"> in the development </w:t>
      </w:r>
      <w:r w:rsidR="00033CA6">
        <w:t>phase</w:t>
      </w:r>
      <w:r w:rsidR="006D0697">
        <w:t xml:space="preserve">, the team will </w:t>
      </w:r>
      <w:r w:rsidR="006D0697" w:rsidRPr="009A0C09">
        <w:rPr>
          <w:noProof/>
        </w:rPr>
        <w:t>need</w:t>
      </w:r>
      <w:r w:rsidR="009A0C09">
        <w:rPr>
          <w:noProof/>
        </w:rPr>
        <w:t xml:space="preserve"> to</w:t>
      </w:r>
      <w:r w:rsidR="006D0697">
        <w:t xml:space="preserve"> know the biggest risk for the project and pre-plan before development </w:t>
      </w:r>
      <w:r w:rsidR="00BC5931">
        <w:t>starts.</w:t>
      </w:r>
    </w:p>
    <w:p w:rsidR="00270751" w:rsidRDefault="00270751" w:rsidP="00B76358">
      <w:pPr>
        <w:pStyle w:val="BodyText"/>
      </w:pPr>
    </w:p>
    <w:p w:rsidR="00A92526" w:rsidRDefault="007D3D01" w:rsidP="00B76358">
      <w:pPr>
        <w:pStyle w:val="BodyText"/>
      </w:pPr>
      <w:r>
        <w:t xml:space="preserve">Traditional management is extremely inflexible due to the linear structured development process, it is possible to change aspects of the project </w:t>
      </w:r>
      <w:r w:rsidR="00725D89">
        <w:t xml:space="preserve">during development </w:t>
      </w:r>
      <w:r>
        <w:t xml:space="preserve">however </w:t>
      </w:r>
      <w:r w:rsidR="00725D89">
        <w:t>the changes must be justified and must</w:t>
      </w:r>
      <w:r w:rsidR="00A85E6A">
        <w:t xml:space="preserve"> go through control procedures.</w:t>
      </w:r>
    </w:p>
    <w:p w:rsidR="00A85E6A" w:rsidRDefault="00A85E6A" w:rsidP="00B76358">
      <w:pPr>
        <w:pStyle w:val="BodyText"/>
      </w:pPr>
    </w:p>
    <w:p w:rsidR="003545F6" w:rsidRDefault="002208AF" w:rsidP="00B76358">
      <w:pPr>
        <w:pStyle w:val="BodyText"/>
      </w:pPr>
      <w:r>
        <w:rPr>
          <w:noProof/>
        </w:rPr>
        <w:drawing>
          <wp:inline distT="0" distB="0" distL="0" distR="0" wp14:anchorId="5B322DDF" wp14:editId="2F16A126">
            <wp:extent cx="2644140" cy="167802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600" cy="1729085"/>
                    </a:xfrm>
                    <a:prstGeom prst="rect">
                      <a:avLst/>
                    </a:prstGeom>
                    <a:noFill/>
                    <a:ln>
                      <a:noFill/>
                    </a:ln>
                  </pic:spPr>
                </pic:pic>
              </a:graphicData>
            </a:graphic>
          </wp:inline>
        </w:drawing>
      </w:r>
    </w:p>
    <w:p w:rsidR="00CA5A55" w:rsidRDefault="003545F6" w:rsidP="00F25147">
      <w:pPr>
        <w:pStyle w:val="Caption"/>
      </w:pPr>
      <w:r>
        <w:t xml:space="preserve">Figure </w:t>
      </w:r>
      <w:r w:rsidR="00B37BA0">
        <w:t>5</w:t>
      </w:r>
      <w:r>
        <w:t xml:space="preserve">: Traditional Structure called waterfall </w:t>
      </w:r>
    </w:p>
    <w:p w:rsidR="002208AF" w:rsidRDefault="002208AF" w:rsidP="00B76358">
      <w:pPr>
        <w:pStyle w:val="BodyText"/>
      </w:pPr>
      <w:r>
        <w:t>Examples of traditional and structured management are as followed;</w:t>
      </w:r>
    </w:p>
    <w:p w:rsidR="00874AEF" w:rsidRDefault="00874AEF" w:rsidP="00B76358">
      <w:pPr>
        <w:pStyle w:val="BodyText"/>
        <w:numPr>
          <w:ilvl w:val="0"/>
          <w:numId w:val="3"/>
        </w:numPr>
      </w:pPr>
      <w:r>
        <w:t>Structured System Analysis &amp; Design Method (SSADM)</w:t>
      </w:r>
    </w:p>
    <w:p w:rsidR="00F1518C" w:rsidRDefault="00F1518C" w:rsidP="00B76358">
      <w:pPr>
        <w:pStyle w:val="BodyText"/>
        <w:numPr>
          <w:ilvl w:val="0"/>
          <w:numId w:val="3"/>
        </w:numPr>
      </w:pPr>
      <w:r>
        <w:t>Waterfall</w:t>
      </w:r>
    </w:p>
    <w:p w:rsidR="00874AEF" w:rsidRDefault="00874AEF" w:rsidP="00B76358">
      <w:pPr>
        <w:pStyle w:val="BodyText"/>
        <w:numPr>
          <w:ilvl w:val="0"/>
          <w:numId w:val="3"/>
        </w:numPr>
      </w:pPr>
      <w:r>
        <w:t>Prince 2</w:t>
      </w:r>
    </w:p>
    <w:p w:rsidR="00874AEF" w:rsidRDefault="00874AEF" w:rsidP="00B76358">
      <w:pPr>
        <w:pStyle w:val="BodyText"/>
        <w:numPr>
          <w:ilvl w:val="0"/>
          <w:numId w:val="3"/>
        </w:numPr>
      </w:pPr>
      <w:r>
        <w:t>V Model</w:t>
      </w:r>
    </w:p>
    <w:p w:rsidR="005225A7" w:rsidRPr="008879E8" w:rsidRDefault="00874AEF" w:rsidP="00B76358">
      <w:pPr>
        <w:pStyle w:val="BodyText"/>
        <w:numPr>
          <w:ilvl w:val="0"/>
          <w:numId w:val="3"/>
        </w:numPr>
      </w:pPr>
      <w:r>
        <w:t>Rapid Application Development (RAD)</w:t>
      </w:r>
    </w:p>
    <w:p w:rsidR="005225A7" w:rsidRPr="00B034D5" w:rsidRDefault="005225A7" w:rsidP="00B76358">
      <w:pPr>
        <w:pStyle w:val="BodyText"/>
      </w:pPr>
    </w:p>
    <w:p w:rsidR="00A0715D" w:rsidRPr="00FD4E27" w:rsidRDefault="00CA7B7F" w:rsidP="00B76358">
      <w:pPr>
        <w:pStyle w:val="BodyText"/>
        <w:rPr>
          <w:rStyle w:val="Strong"/>
        </w:rPr>
      </w:pPr>
      <w:r w:rsidRPr="00FD4E27">
        <w:rPr>
          <w:rStyle w:val="Strong"/>
        </w:rPr>
        <w:t xml:space="preserve">4.1 </w:t>
      </w:r>
      <w:r w:rsidR="00E5130D">
        <w:rPr>
          <w:rStyle w:val="Strong"/>
        </w:rPr>
        <w:t>V-</w:t>
      </w:r>
      <w:r w:rsidR="009F4248" w:rsidRPr="00FD4E27">
        <w:rPr>
          <w:rStyle w:val="Strong"/>
        </w:rPr>
        <w:t>Model</w:t>
      </w:r>
    </w:p>
    <w:p w:rsidR="002C710F" w:rsidRDefault="002C710F" w:rsidP="00CA5A55">
      <w:pPr>
        <w:pStyle w:val="BodyText"/>
      </w:pPr>
      <w:r>
        <w:t xml:space="preserve">V-Model is an extension of the waterfall methodology, instead of moving down like </w:t>
      </w:r>
      <w:r w:rsidRPr="00DF74A5">
        <w:rPr>
          <w:noProof/>
        </w:rPr>
        <w:t>waterfall</w:t>
      </w:r>
      <w:r>
        <w:t xml:space="preserve"> the process phases form a V shape.</w:t>
      </w:r>
    </w:p>
    <w:p w:rsidR="00162624" w:rsidRDefault="00162624" w:rsidP="00162624">
      <w:pPr>
        <w:pStyle w:val="BodyText"/>
        <w:keepNext/>
      </w:pPr>
      <w:r>
        <w:rPr>
          <w:noProof/>
        </w:rPr>
        <w:lastRenderedPageBreak/>
        <w:drawing>
          <wp:inline distT="0" distB="0" distL="0" distR="0" wp14:anchorId="3581A21E" wp14:editId="49351C09">
            <wp:extent cx="3048000" cy="1694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1694815"/>
                    </a:xfrm>
                    <a:prstGeom prst="rect">
                      <a:avLst/>
                    </a:prstGeom>
                    <a:noFill/>
                    <a:ln>
                      <a:noFill/>
                    </a:ln>
                  </pic:spPr>
                </pic:pic>
              </a:graphicData>
            </a:graphic>
          </wp:inline>
        </w:drawing>
      </w:r>
    </w:p>
    <w:p w:rsidR="00162624" w:rsidRDefault="00162624" w:rsidP="00162624">
      <w:pPr>
        <w:pStyle w:val="Caption"/>
      </w:pPr>
      <w:r>
        <w:t xml:space="preserve">Figure </w:t>
      </w:r>
      <w:r w:rsidR="00B37BA0">
        <w:t>6</w:t>
      </w:r>
      <w:r>
        <w:t>: V-Model</w:t>
      </w:r>
    </w:p>
    <w:p w:rsidR="00CA5A55" w:rsidRPr="004A7B43" w:rsidRDefault="002C710F" w:rsidP="00B76358">
      <w:pPr>
        <w:pStyle w:val="BodyText"/>
        <w:rPr>
          <w:rStyle w:val="Strong"/>
          <w:rFonts w:ascii="Arial" w:hAnsi="Arial" w:cs="Arial"/>
          <w:b w:val="0"/>
          <w:bCs w:val="0"/>
          <w:lang w:eastAsia="en-GB"/>
        </w:rPr>
      </w:pPr>
      <w:r>
        <w:t xml:space="preserve">V-Model is a </w:t>
      </w:r>
      <w:r w:rsidRPr="008E66B9">
        <w:rPr>
          <w:noProof/>
        </w:rPr>
        <w:t>well</w:t>
      </w:r>
      <w:r w:rsidR="008E66B9" w:rsidRPr="008E66B9">
        <w:rPr>
          <w:noProof/>
        </w:rPr>
        <w:t>-</w:t>
      </w:r>
      <w:r w:rsidRPr="00DF74A5">
        <w:rPr>
          <w:noProof/>
        </w:rPr>
        <w:t>struct</w:t>
      </w:r>
      <w:r w:rsidR="00DF74A5">
        <w:rPr>
          <w:noProof/>
        </w:rPr>
        <w:t>ur</w:t>
      </w:r>
      <w:r w:rsidRPr="00DF74A5">
        <w:rPr>
          <w:noProof/>
        </w:rPr>
        <w:t>ed</w:t>
      </w:r>
      <w:r>
        <w:t xml:space="preserve">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r w:rsidR="007C3EA8">
        <w:t xml:space="preserve"> V-Model is highly effective in crea</w:t>
      </w:r>
      <w:r w:rsidR="004A7B43">
        <w:t xml:space="preserve">ting </w:t>
      </w:r>
      <w:r w:rsidR="004A7B43" w:rsidRPr="009A0C09">
        <w:rPr>
          <w:noProof/>
        </w:rPr>
        <w:t>high</w:t>
      </w:r>
      <w:r w:rsidR="004A7B43">
        <w:t xml:space="preserve"> quality, polished product however due to its traditional static phases you are still unable to change elements from the design phase of the project.</w:t>
      </w:r>
      <w:r w:rsidR="007C3EA8">
        <w:t xml:space="preserve"> </w:t>
      </w:r>
    </w:p>
    <w:p w:rsidR="00CA5A55" w:rsidRDefault="00CA5A55" w:rsidP="00B76358">
      <w:pPr>
        <w:pStyle w:val="BodyText"/>
        <w:rPr>
          <w:rStyle w:val="Strong"/>
        </w:rPr>
      </w:pPr>
    </w:p>
    <w:p w:rsidR="000F7126" w:rsidRPr="00FD4E27" w:rsidRDefault="00CA7B7F" w:rsidP="00B76358">
      <w:pPr>
        <w:pStyle w:val="BodyText"/>
        <w:rPr>
          <w:rStyle w:val="Strong"/>
        </w:rPr>
      </w:pPr>
      <w:r w:rsidRPr="00FD4E27">
        <w:rPr>
          <w:rStyle w:val="Strong"/>
        </w:rPr>
        <w:t xml:space="preserve">4.2 </w:t>
      </w:r>
      <w:r w:rsidR="00874AEF" w:rsidRPr="00FD4E27">
        <w:rPr>
          <w:rStyle w:val="Strong"/>
        </w:rPr>
        <w:t>Rapid Application Development (</w:t>
      </w:r>
      <w:r w:rsidR="009F4248" w:rsidRPr="00FD4E27">
        <w:rPr>
          <w:rStyle w:val="Strong"/>
        </w:rPr>
        <w:t>RAD</w:t>
      </w:r>
      <w:r w:rsidR="00874AEF" w:rsidRPr="00FD4E27">
        <w:rPr>
          <w:rStyle w:val="Strong"/>
        </w:rPr>
        <w:t>)</w:t>
      </w:r>
    </w:p>
    <w:p w:rsidR="00661E42" w:rsidRDefault="000F7126" w:rsidP="00B76358">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CA5A55">
        <w:rPr>
          <w:noProof/>
        </w:rPr>
        <w:t>Mackay “</w:t>
      </w:r>
      <w:r w:rsidR="00263BCE">
        <w:t xml:space="preserve">it claims greater flexibility regarding changing requirements and the changing environments” </w:t>
      </w:r>
      <w:r w:rsidR="00263BCE">
        <w:fldChar w:fldCharType="begin"/>
      </w:r>
      <w:r w:rsidR="00B71EDE">
        <w:instrText>ADDIN RW.CITE{{doc:5c2e4018e4b0860977f06d07 Mackay,Hugh 2000}}</w:instrText>
      </w:r>
      <w:r w:rsidR="00263BCE">
        <w:fldChar w:fldCharType="separate"/>
      </w:r>
      <w:r w:rsidR="00B71EDE" w:rsidRPr="00B71EDE">
        <w:t>(Mackay</w:t>
      </w:r>
      <w:r w:rsidR="00B71EDE" w:rsidRPr="00B71EDE">
        <w:rPr>
          <w:i/>
        </w:rPr>
        <w:t xml:space="preserve"> et al.,</w:t>
      </w:r>
      <w:r w:rsidR="00B71EDE" w:rsidRPr="00B71EDE">
        <w:t xml:space="preserve"> 2000)</w:t>
      </w:r>
      <w:r w:rsidR="00263BCE">
        <w:fldChar w:fldCharType="end"/>
      </w:r>
      <w:r w:rsidR="00263BCE">
        <w:t xml:space="preserve">. </w:t>
      </w:r>
    </w:p>
    <w:p w:rsidR="00CF287B" w:rsidRDefault="003545F6" w:rsidP="00B76358">
      <w:pPr>
        <w:pStyle w:val="BodyText"/>
      </w:pPr>
      <w:r>
        <w:rPr>
          <w:noProof/>
        </w:rPr>
        <w:drawing>
          <wp:inline distT="0" distB="0" distL="0" distR="0" wp14:anchorId="5AA33A68" wp14:editId="4304806C">
            <wp:extent cx="3133725" cy="119859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3361" cy="1232876"/>
                    </a:xfrm>
                    <a:prstGeom prst="rect">
                      <a:avLst/>
                    </a:prstGeom>
                    <a:noFill/>
                    <a:ln>
                      <a:noFill/>
                    </a:ln>
                  </pic:spPr>
                </pic:pic>
              </a:graphicData>
            </a:graphic>
          </wp:inline>
        </w:drawing>
      </w:r>
    </w:p>
    <w:p w:rsidR="00CF287B" w:rsidRDefault="00CF287B" w:rsidP="00CF287B">
      <w:pPr>
        <w:pStyle w:val="Caption"/>
      </w:pPr>
      <w:r>
        <w:t xml:space="preserve">Figure </w:t>
      </w:r>
      <w:r w:rsidR="00B37BA0">
        <w:t>7</w:t>
      </w:r>
      <w:r>
        <w:t>: RAD Model</w:t>
      </w:r>
    </w:p>
    <w:p w:rsidR="003267ED" w:rsidRDefault="00263BCE" w:rsidP="00B76358">
      <w:pPr>
        <w:pStyle w:val="BodyText"/>
      </w:pPr>
      <w:r>
        <w:t xml:space="preserve">Although RAD is considered to be a traditional method like </w:t>
      </w:r>
      <w:r w:rsidRPr="00DF74A5">
        <w:rPr>
          <w:noProof/>
        </w:rPr>
        <w:t>waterfall</w:t>
      </w:r>
      <w:r>
        <w:t xml:space="preserve">, the process of development is </w:t>
      </w:r>
      <w:r>
        <w:t>closer to an agile approach due to its quick iterative development,</w:t>
      </w:r>
      <w:r w:rsidR="00AC34BA">
        <w:t xml:space="preserve"> “a prototype of the product is quickly created, tested for usability, and then revised”</w:t>
      </w:r>
      <w:r w:rsidR="00AC34BA">
        <w:fldChar w:fldCharType="begin"/>
      </w:r>
      <w:r w:rsidR="00B71EDE">
        <w:instrText>ADDIN RW.CITE{{doc:5c2e4280e4b06c399f048ab5 Lohr,Linda 2003}}</w:instrText>
      </w:r>
      <w:r w:rsidR="00AC34BA">
        <w:fldChar w:fldCharType="separate"/>
      </w:r>
      <w:r w:rsidR="00B71EDE" w:rsidRPr="00B71EDE">
        <w:t>(Lohr</w:t>
      </w:r>
      <w:r w:rsidR="00B71EDE" w:rsidRPr="00B71EDE">
        <w:rPr>
          <w:i/>
        </w:rPr>
        <w:t xml:space="preserve"> et al.,</w:t>
      </w:r>
      <w:r w:rsidR="00B71EDE" w:rsidRPr="00B71EDE">
        <w:t xml:space="preserve"> 2003)</w:t>
      </w:r>
      <w:r w:rsidR="00AC34BA">
        <w:fldChar w:fldCharType="end"/>
      </w:r>
      <w:r w:rsidR="002F6980">
        <w:t>. RAD still follows the static phases like other traditional methods that allows for extensive d</w:t>
      </w:r>
      <w:r w:rsidR="008E66B9">
        <w:t>ocumentation and control of the</w:t>
      </w:r>
      <w:r w:rsidR="008E66B9" w:rsidRPr="00DF74A5">
        <w:rPr>
          <w:noProof/>
        </w:rPr>
        <w:t xml:space="preserve"> </w:t>
      </w:r>
      <w:r w:rsidR="002F6980" w:rsidRPr="00DF74A5">
        <w:rPr>
          <w:noProof/>
        </w:rPr>
        <w:t>project</w:t>
      </w:r>
      <w:r w:rsidR="002F6980">
        <w:t xml:space="preserve">, </w:t>
      </w:r>
      <w:r w:rsidR="002F6980" w:rsidRPr="001C2435">
        <w:rPr>
          <w:noProof/>
        </w:rPr>
        <w:t>however</w:t>
      </w:r>
      <w:r w:rsidR="001C2435">
        <w:rPr>
          <w:noProof/>
        </w:rPr>
        <w:t>,</w:t>
      </w:r>
      <w:r w:rsidR="002F6980">
        <w:t xml:space="preserve"> it offers the possibility to break the boundaries between the dev team and the user. During project development users are involved at the start of the project, user</w:t>
      </w:r>
      <w:r w:rsidR="00596963">
        <w:t>s can</w:t>
      </w:r>
      <w:r w:rsidR="002F6980">
        <w:t xml:space="preserve"> </w:t>
      </w:r>
      <w:r w:rsidR="007C3EA8">
        <w:t>fluidly communicate with the developers</w:t>
      </w:r>
      <w:r w:rsidR="002F6980">
        <w:t xml:space="preserve">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B71EDE">
        <w:instrText>ADDIN RW.CITE{{doc:5c2e4018e4b0860977f06d07 Mackay,Hugh 2000}}</w:instrText>
      </w:r>
      <w:r w:rsidR="00596963">
        <w:fldChar w:fldCharType="separate"/>
      </w:r>
      <w:r w:rsidR="00B71EDE" w:rsidRPr="00B71EDE">
        <w:t>(Mackay</w:t>
      </w:r>
      <w:r w:rsidR="00B71EDE" w:rsidRPr="00B71EDE">
        <w:rPr>
          <w:i/>
        </w:rPr>
        <w:t xml:space="preserve"> et al.,</w:t>
      </w:r>
      <w:r w:rsidR="00B71EDE" w:rsidRPr="00B71EDE">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B76358">
      <w:pPr>
        <w:pStyle w:val="BodyText"/>
      </w:pPr>
    </w:p>
    <w:p w:rsidR="00F25147" w:rsidRDefault="000E703B" w:rsidP="00B76358">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AD5D7C">
        <w:t xml:space="preserve"> depending on development time to constantly bring in customers.</w:t>
      </w:r>
      <w:r w:rsidR="00491A72">
        <w:t xml:space="preserve"> </w:t>
      </w:r>
      <w:r w:rsidR="00AD5D7C">
        <w:t xml:space="preserve">RAD </w:t>
      </w:r>
      <w:r w:rsidR="00AD5D7C" w:rsidRPr="00CA5A55">
        <w:rPr>
          <w:noProof/>
        </w:rPr>
        <w:t>require</w:t>
      </w:r>
      <w:r w:rsidR="00CA5A55">
        <w:rPr>
          <w:noProof/>
        </w:rPr>
        <w:t>s</w:t>
      </w:r>
      <w:r w:rsidR="00AD5D7C">
        <w:t xml:space="preserve"> experienced staff when working on a project, it requires all the necessary skills that are required for the development process </w:t>
      </w:r>
    </w:p>
    <w:p w:rsidR="00A0715D" w:rsidRDefault="00B10E26" w:rsidP="00B10E26">
      <w:pPr>
        <w:pStyle w:val="Heading1"/>
      </w:pPr>
      <w:r>
        <w:t>Section 5.</w:t>
      </w:r>
    </w:p>
    <w:p w:rsidR="00A0715D" w:rsidRDefault="00A0715D" w:rsidP="00A0715D">
      <w:pPr>
        <w:pStyle w:val="ListParagraph"/>
      </w:pPr>
      <w:r>
        <w:t>Results and Discussion</w:t>
      </w:r>
      <w:r w:rsidR="00B034D5">
        <w:t xml:space="preserve"> </w:t>
      </w:r>
    </w:p>
    <w:p w:rsidR="00590485" w:rsidRDefault="00590485" w:rsidP="00B76358">
      <w:pPr>
        <w:pStyle w:val="BodyText"/>
      </w:pPr>
      <w:r>
        <w:t>Both agile and traditional methodologies have their advantages and disadvantages, however in relation to game development agile supports key factors for development.</w:t>
      </w:r>
    </w:p>
    <w:p w:rsidR="0016474A" w:rsidRDefault="0016474A" w:rsidP="00B76358">
      <w:pPr>
        <w:pStyle w:val="BodyText"/>
      </w:pPr>
    </w:p>
    <w:p w:rsidR="00BF1BF7" w:rsidRDefault="00590485" w:rsidP="00B76358">
      <w:pPr>
        <w:pStyle w:val="BodyText"/>
      </w:pPr>
      <w:r>
        <w:t xml:space="preserve">Traditional methodologies support vast documentation and accountability for a project, </w:t>
      </w:r>
      <w:r w:rsidRPr="00CA5A55">
        <w:rPr>
          <w:noProof/>
        </w:rPr>
        <w:t>however</w:t>
      </w:r>
      <w:r w:rsidR="00CA5A55">
        <w:rPr>
          <w:noProof/>
        </w:rPr>
        <w:t>,</w:t>
      </w:r>
      <w:r>
        <w:t xml:space="preserve"> within game </w:t>
      </w:r>
      <w:r w:rsidRPr="00CA5A55">
        <w:rPr>
          <w:noProof/>
        </w:rPr>
        <w:t>development</w:t>
      </w:r>
      <w:r w:rsidR="00CA5A55">
        <w:rPr>
          <w:noProof/>
        </w:rPr>
        <w:t>,</w:t>
      </w:r>
      <w:r>
        <w:t xml:space="preserve"> the constant change in hardware and customer requirements</w:t>
      </w:r>
      <w:r w:rsidR="00A450F1">
        <w:t xml:space="preserve"> make</w:t>
      </w:r>
      <w:r>
        <w:t xml:space="preserve"> it difficult to maintain this. RAD is a method that tried to fix </w:t>
      </w:r>
      <w:r w:rsidR="00A450F1">
        <w:t xml:space="preserve">by involving the customer into the development process, </w:t>
      </w:r>
      <w:r>
        <w:t xml:space="preserve">this however </w:t>
      </w:r>
      <w:r w:rsidR="00BF1BF7">
        <w:t>it</w:t>
      </w:r>
      <w:r>
        <w:t xml:space="preserve"> still </w:t>
      </w:r>
      <w:r w:rsidR="00BF1BF7">
        <w:t>requires</w:t>
      </w:r>
      <w:r w:rsidR="00A450F1">
        <w:t xml:space="preserve"> heavy documentation</w:t>
      </w:r>
      <w:r w:rsidR="00BF1BF7">
        <w:t>.</w:t>
      </w:r>
      <w:r w:rsidR="00AD5D7C">
        <w:t xml:space="preserve"> RAD</w:t>
      </w:r>
      <w:r w:rsidR="00CA5A55">
        <w:t>, however,</w:t>
      </w:r>
      <w:r w:rsidR="00AD5D7C">
        <w:t xml:space="preserve"> can</w:t>
      </w:r>
      <w:r w:rsidR="00A450F1">
        <w:t xml:space="preserve"> become </w:t>
      </w:r>
      <w:r w:rsidR="00A450F1">
        <w:lastRenderedPageBreak/>
        <w:t xml:space="preserve">expensive </w:t>
      </w:r>
      <w:r w:rsidR="00AD5D7C">
        <w:t>for smaller as they don’t have the financial support to bring in users.</w:t>
      </w:r>
      <w:r w:rsidR="00E5130D">
        <w:t xml:space="preserve"> V-Model </w:t>
      </w:r>
      <w:r w:rsidR="00DB6E4A">
        <w:t xml:space="preserve">still </w:t>
      </w:r>
      <w:r w:rsidR="00E5130D">
        <w:t>uses the static phases of traditional development</w:t>
      </w:r>
      <w:r w:rsidR="00DB6E4A">
        <w:t xml:space="preserve"> but increase testing and verification however it still fails to adapt to changes in the development process. </w:t>
      </w:r>
    </w:p>
    <w:p w:rsidR="00E660C3" w:rsidRDefault="00E660C3" w:rsidP="00B76358">
      <w:pPr>
        <w:pStyle w:val="BodyText"/>
      </w:pPr>
    </w:p>
    <w:p w:rsidR="00590485" w:rsidRDefault="00BF1BF7" w:rsidP="00B76358">
      <w:pPr>
        <w:pStyle w:val="BodyText"/>
      </w:pPr>
      <w:r>
        <w:t xml:space="preserve">Agile on the other hand is an incremental and iterative development process that </w:t>
      </w:r>
      <w:r w:rsidRPr="00CA5A55">
        <w:rPr>
          <w:noProof/>
        </w:rPr>
        <w:t>give</w:t>
      </w:r>
      <w:r w:rsidR="00CA5A55">
        <w:rPr>
          <w:noProof/>
        </w:rPr>
        <w:t>s</w:t>
      </w:r>
      <w:r>
        <w:t xml:space="preserve"> developers the ability to respond to changes in technology and user requirements</w:t>
      </w:r>
      <w:r w:rsidR="0016474A">
        <w:t>. Scrum takes the principle of agile and improves teamwork, communication and</w:t>
      </w:r>
      <w:r w:rsidR="006D5F92">
        <w:t xml:space="preserve"> flexibility through scrum meetings. These meetings give the team the ability to find and eradicate problem with the project early in the development phase. Kanban is a methodology that focuses on continuous delivery of data, whilst optimizing </w:t>
      </w:r>
      <w:r w:rsidR="006D5F92" w:rsidRPr="008E66B9">
        <w:rPr>
          <w:noProof/>
        </w:rPr>
        <w:t>workload</w:t>
      </w:r>
      <w:r w:rsidR="006D5F92">
        <w:rPr>
          <w:noProof/>
        </w:rPr>
        <w:t xml:space="preserve">, Kanban limits work in progress tasks to improve the quality of the single most important. </w:t>
      </w:r>
      <w:r w:rsidR="00A450F1">
        <w:rPr>
          <w:noProof/>
        </w:rPr>
        <w:t xml:space="preserve">XP is a methodology that heavily focuses on high levels of communication and improved </w:t>
      </w:r>
      <w:r w:rsidR="00A450F1" w:rsidRPr="00CA5A55">
        <w:rPr>
          <w:noProof/>
        </w:rPr>
        <w:t>teamwork</w:t>
      </w:r>
      <w:r w:rsidR="00C74466">
        <w:rPr>
          <w:noProof/>
        </w:rPr>
        <w:t>, however above all else the project must be delivered to a high standard.</w:t>
      </w:r>
    </w:p>
    <w:p w:rsidR="00A0715D" w:rsidRDefault="00590485" w:rsidP="00B76358">
      <w:pPr>
        <w:pStyle w:val="BodyText"/>
      </w:pPr>
      <w:r>
        <w:t xml:space="preserve"> </w:t>
      </w:r>
    </w:p>
    <w:p w:rsidR="00A0715D" w:rsidRDefault="00B10E26" w:rsidP="00B10E26">
      <w:pPr>
        <w:pStyle w:val="Heading1"/>
      </w:pPr>
      <w:r>
        <w:t>Section 6.</w:t>
      </w:r>
    </w:p>
    <w:p w:rsidR="00C74466" w:rsidRDefault="00A0715D" w:rsidP="00DB6E4A">
      <w:pPr>
        <w:pStyle w:val="ListParagraph"/>
        <w:ind w:left="201"/>
      </w:pPr>
      <w:r>
        <w:t>Conclusion</w:t>
      </w:r>
    </w:p>
    <w:p w:rsidR="00B40816" w:rsidRDefault="00DB6E4A" w:rsidP="00C74466">
      <w:pPr>
        <w:pStyle w:val="BodyText"/>
      </w:pPr>
      <w:r>
        <w:t xml:space="preserve">In this </w:t>
      </w:r>
      <w:r w:rsidRPr="009A0C09">
        <w:rPr>
          <w:noProof/>
        </w:rPr>
        <w:t>report</w:t>
      </w:r>
      <w:r w:rsidR="009A0C09">
        <w:rPr>
          <w:noProof/>
        </w:rPr>
        <w:t>,</w:t>
      </w:r>
      <w:r>
        <w:t xml:space="preserve"> I have discussed how different methodologies collect data and how they adapt to changes in the development process. This report has shown that the traditional methodologies </w:t>
      </w:r>
      <w:r w:rsidR="009F29DD">
        <w:t>can work in</w:t>
      </w:r>
      <w:r>
        <w:t xml:space="preserve"> project development but only if the c</w:t>
      </w:r>
      <w:r w:rsidR="005273A7">
        <w:t xml:space="preserve">ompany can guarantee </w:t>
      </w:r>
      <w:r w:rsidR="005273A7" w:rsidRPr="009A0C09">
        <w:rPr>
          <w:noProof/>
        </w:rPr>
        <w:t xml:space="preserve">the </w:t>
      </w:r>
      <w:r w:rsidR="009A0C09">
        <w:rPr>
          <w:noProof/>
        </w:rPr>
        <w:t>requirements of the project</w:t>
      </w:r>
      <w:r w:rsidR="005273A7">
        <w:t xml:space="preserve"> </w:t>
      </w:r>
      <w:r w:rsidR="009A0C09">
        <w:t>will not</w:t>
      </w:r>
      <w:r w:rsidR="005273A7">
        <w:t xml:space="preserve"> change during the development phase</w:t>
      </w:r>
      <w:r>
        <w:t xml:space="preserve">. In relation </w:t>
      </w:r>
      <w:r w:rsidR="009F29DD">
        <w:t>to</w:t>
      </w:r>
      <w:r>
        <w:t xml:space="preserve"> game development this does not work, from personal experience and my research has shown </w:t>
      </w:r>
      <w:r w:rsidR="009F29DD">
        <w:t>the</w:t>
      </w:r>
      <w:r>
        <w:t xml:space="preserve"> development process of a game require</w:t>
      </w:r>
      <w:r w:rsidR="00252739">
        <w:t>s</w:t>
      </w:r>
      <w:r>
        <w:t xml:space="preserve"> a highly flexible, incremental and iterative development process.</w:t>
      </w:r>
      <w:r w:rsidR="009F29DD">
        <w:t xml:space="preserve"> </w:t>
      </w:r>
    </w:p>
    <w:p w:rsidR="00B37BA0" w:rsidRDefault="00B37BA0" w:rsidP="00C74466">
      <w:pPr>
        <w:pStyle w:val="BodyText"/>
      </w:pPr>
    </w:p>
    <w:p w:rsidR="00C74466" w:rsidRDefault="00252739" w:rsidP="00C74466">
      <w:pPr>
        <w:pStyle w:val="BodyText"/>
        <w:rPr>
          <w:rStyle w:val="Strong"/>
          <w:b w:val="0"/>
          <w:bCs w:val="0"/>
        </w:rPr>
      </w:pPr>
      <w:r>
        <w:t xml:space="preserve">Agile methodologies provide a framework that allows for these key factors of development. </w:t>
      </w:r>
      <w:r w:rsidR="0033391D">
        <w:t xml:space="preserve">My </w:t>
      </w:r>
      <w:r w:rsidR="0033391D">
        <w:t>recommendation is u</w:t>
      </w:r>
      <w:r w:rsidR="00274BEE">
        <w:t>sing a combination of Scrum and XP</w:t>
      </w:r>
      <w:r w:rsidR="0033391D">
        <w:t>, this</w:t>
      </w:r>
      <w:r w:rsidR="00274BEE">
        <w:t xml:space="preserve"> give</w:t>
      </w:r>
      <w:r w:rsidR="0033391D">
        <w:t>s</w:t>
      </w:r>
      <w:r w:rsidR="00274BEE">
        <w:t xml:space="preserve"> the </w:t>
      </w:r>
      <w:r w:rsidR="00E3085A">
        <w:t>development process</w:t>
      </w:r>
      <w:r w:rsidR="003D2A10">
        <w:t xml:space="preserve"> a high level of communication and </w:t>
      </w:r>
      <w:r w:rsidR="00E3085A">
        <w:t xml:space="preserve">improved teamwork between employees. The use of scrum </w:t>
      </w:r>
      <w:r w:rsidR="00E3085A">
        <w:rPr>
          <w:rStyle w:val="Strong"/>
          <w:b w:val="0"/>
          <w:bCs w:val="0"/>
        </w:rPr>
        <w:t>can increase the productivity of the team members as well as the quality of the work as scrum meetings can discover issue quickly. With XP, a coach will purely focus on the communication between every</w:t>
      </w:r>
      <w:r w:rsidR="00502FA2">
        <w:rPr>
          <w:rStyle w:val="Strong"/>
          <w:b w:val="0"/>
          <w:bCs w:val="0"/>
        </w:rPr>
        <w:t>one included</w:t>
      </w:r>
      <w:r w:rsidR="00E3085A">
        <w:rPr>
          <w:rStyle w:val="Strong"/>
          <w:b w:val="0"/>
          <w:bCs w:val="0"/>
        </w:rPr>
        <w:t xml:space="preserve"> in the development pro</w:t>
      </w:r>
      <w:r w:rsidR="00502FA2">
        <w:rPr>
          <w:rStyle w:val="Strong"/>
          <w:b w:val="0"/>
          <w:bCs w:val="0"/>
        </w:rPr>
        <w:t>cess, this allows for clear and precise communication. The use of pair programming will also improve the overall quality of the core of the project.</w:t>
      </w:r>
    </w:p>
    <w:p w:rsidR="00A45E2C" w:rsidRPr="00CF5537" w:rsidRDefault="00A45E2C" w:rsidP="00C74466">
      <w:pPr>
        <w:pStyle w:val="BodyText"/>
        <w:sectPr w:rsidR="00A45E2C"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B37BA0" w:rsidRDefault="00B37BA0" w:rsidP="00131CBD">
      <w:pPr>
        <w:pStyle w:val="Heading1"/>
      </w:pPr>
      <w:r>
        <w:lastRenderedPageBreak/>
        <w:t>References</w:t>
      </w:r>
    </w:p>
    <w:p w:rsidR="00B37BA0" w:rsidRDefault="00F2068F" w:rsidP="00F2068F">
      <w:pPr>
        <w:pStyle w:val="NormalWeb"/>
      </w:pPr>
      <w:r>
        <w:rPr>
          <w:i/>
          <w:iCs/>
        </w:rPr>
        <w:t xml:space="preserve">12th Annual State of Agile Report. </w:t>
      </w:r>
      <w:r>
        <w:t xml:space="preserve">Collab.net VersionOne.com. Available at: </w:t>
      </w:r>
      <w:hyperlink r:id="rId16" w:tgtFrame="_blank" w:history="1">
        <w:r>
          <w:rPr>
            <w:rStyle w:val="Hyperlink"/>
          </w:rPr>
          <w:t>https://explore.versionone.com/state-of-agile/versionone-12th-annual-state-of-agile-report</w:t>
        </w:r>
      </w:hyperlink>
      <w:r>
        <w:t xml:space="preserve"> (Accessed:15.12.18</w:t>
      </w:r>
      <w:r w:rsidRPr="009A0C09">
        <w:rPr>
          <w:noProof/>
        </w:rPr>
        <w:t>) .</w:t>
      </w:r>
    </w:p>
    <w:p w:rsidR="00F2068F" w:rsidRDefault="00131CBD" w:rsidP="00F2068F">
      <w:pPr>
        <w:pStyle w:val="NormalWeb"/>
      </w:pPr>
      <w:r>
        <w:t xml:space="preserve">English, A. (2002) 'Extreme programming, it's worth a look', </w:t>
      </w:r>
      <w:r>
        <w:rPr>
          <w:i/>
          <w:iCs/>
        </w:rPr>
        <w:t xml:space="preserve">IT Professional, </w:t>
      </w:r>
      <w:r>
        <w:t xml:space="preserve">4(3), pp. 48-50. </w:t>
      </w:r>
      <w:r w:rsidRPr="009A0C09">
        <w:rPr>
          <w:noProof/>
        </w:rPr>
        <w:t>doi</w:t>
      </w:r>
      <w:r>
        <w:t>: 10.1109/MITP.2002.1008537.</w:t>
      </w:r>
    </w:p>
    <w:p w:rsidR="00204EDD" w:rsidRPr="00204EDD" w:rsidRDefault="00204EDD" w:rsidP="00204EDD">
      <w:pPr>
        <w:widowControl/>
        <w:autoSpaceDE/>
        <w:autoSpaceDN/>
        <w:spacing w:before="100" w:beforeAutospacing="1" w:after="100" w:afterAutospacing="1"/>
        <w:rPr>
          <w:sz w:val="24"/>
          <w:szCs w:val="24"/>
          <w:lang w:eastAsia="en-GB"/>
        </w:rPr>
      </w:pPr>
      <w:r w:rsidRPr="00204EDD">
        <w:rPr>
          <w:sz w:val="24"/>
          <w:szCs w:val="24"/>
          <w:lang w:eastAsia="en-GB"/>
        </w:rPr>
        <w:t>Fojtik, R. (2011) 'Extreme Programming in d</w:t>
      </w:r>
      <w:r>
        <w:rPr>
          <w:sz w:val="24"/>
          <w:szCs w:val="24"/>
          <w:lang w:eastAsia="en-GB"/>
        </w:rPr>
        <w:t>evelopment of specific software</w:t>
      </w:r>
      <w:r w:rsidRPr="00204EDD">
        <w:rPr>
          <w:sz w:val="24"/>
          <w:szCs w:val="24"/>
          <w:lang w:eastAsia="en-GB"/>
        </w:rPr>
        <w:t xml:space="preserve">', </w:t>
      </w:r>
      <w:r w:rsidRPr="00204EDD">
        <w:rPr>
          <w:i/>
          <w:iCs/>
          <w:sz w:val="24"/>
          <w:szCs w:val="24"/>
          <w:lang w:eastAsia="en-GB"/>
        </w:rPr>
        <w:t xml:space="preserve">ScienceDirect, </w:t>
      </w:r>
      <w:r w:rsidRPr="00204EDD">
        <w:rPr>
          <w:sz w:val="24"/>
          <w:szCs w:val="24"/>
          <w:lang w:eastAsia="en-GB"/>
        </w:rPr>
        <w:t>3, pp. 1464-1468.</w:t>
      </w:r>
    </w:p>
    <w:p w:rsidR="00131CBD" w:rsidRDefault="00131CBD" w:rsidP="00F2068F">
      <w:pPr>
        <w:pStyle w:val="NormalWeb"/>
      </w:pPr>
      <w:r>
        <w:t xml:space="preserve">Ikonen, M., Pirinen, E., Fagerholm, F., Kettunen, P. and Abrahamsson,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F2068F" w:rsidRDefault="00F2068F" w:rsidP="00F2068F">
      <w:pPr>
        <w:pStyle w:val="NormalWeb"/>
      </w:pPr>
      <w:r>
        <w:t xml:space="preserve">Kasurinen, J., Palacin-Silva, M. and Vanhala,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131CBD" w:rsidRDefault="00131CBD" w:rsidP="00131CBD">
      <w:pPr>
        <w:pStyle w:val="NormalWeb"/>
      </w:pPr>
      <w:r>
        <w:t xml:space="preserve">Mackay, H., Carne, C., Beynon-Davies, P. and Tudhope, D. (2000) 'Reconfiguring the User: Using Rapid Application Development', </w:t>
      </w:r>
      <w:r>
        <w:rPr>
          <w:i/>
          <w:iCs/>
        </w:rPr>
        <w:t xml:space="preserve">Social Studies of Science, </w:t>
      </w:r>
      <w:r>
        <w:t>30(5), pp. 737-757.</w:t>
      </w:r>
    </w:p>
    <w:p w:rsidR="00B37BA0" w:rsidRDefault="00131CBD" w:rsidP="00131CBD">
      <w:pPr>
        <w:pStyle w:val="NormalWeb"/>
      </w:pPr>
      <w:r>
        <w:t xml:space="preserve">Mathur, S. and Malik, S. (2010) 'Advancements in the V-Model', </w:t>
      </w:r>
      <w:r>
        <w:rPr>
          <w:i/>
          <w:iCs/>
        </w:rPr>
        <w:t xml:space="preserve">International Journal of Computer Applications, </w:t>
      </w:r>
      <w:r>
        <w:t xml:space="preserve">1(12), pp. 29-34. </w:t>
      </w:r>
      <w:r w:rsidRPr="009A0C09">
        <w:rPr>
          <w:noProof/>
        </w:rPr>
        <w:t>doi</w:t>
      </w:r>
      <w:r>
        <w:t>: 10.5120/266-425.</w:t>
      </w:r>
    </w:p>
    <w:p w:rsidR="00F2068F" w:rsidRDefault="00F2068F" w:rsidP="00F2068F">
      <w:pPr>
        <w:pStyle w:val="NormalWeb"/>
      </w:pPr>
      <w:r>
        <w:t xml:space="preserve">Parmentier, G. and Mangematin, V. (2014) </w:t>
      </w:r>
      <w:r>
        <w:rPr>
          <w:i/>
          <w:iCs/>
        </w:rPr>
        <w:t>Orchestrating innovation with user communities in the creative industries</w:t>
      </w:r>
      <w:r>
        <w:t>.</w:t>
      </w:r>
    </w:p>
    <w:p w:rsidR="00B37BA0" w:rsidRDefault="00F2068F" w:rsidP="00F2068F">
      <w:pPr>
        <w:pStyle w:val="NormalWeb"/>
      </w:pPr>
      <w:r>
        <w:t xml:space="preserve">Schwaber, K. and Sutherland, J. (2017) </w:t>
      </w:r>
      <w:r>
        <w:rPr>
          <w:i/>
          <w:iCs/>
        </w:rPr>
        <w:t xml:space="preserve">The Scrum Guide. </w:t>
      </w:r>
      <w:r>
        <w:t xml:space="preserve">Available at: </w:t>
      </w:r>
      <w:hyperlink r:id="rId17" w:tgtFrame="_blank" w:history="1">
        <w:r>
          <w:rPr>
            <w:rStyle w:val="Hyperlink"/>
          </w:rPr>
          <w:t>https://www.scrumguides.org/docs/scrumguide/v2017/2017-Scrum-Guide-US.pdf</w:t>
        </w:r>
      </w:hyperlink>
      <w:r>
        <w:t xml:space="preserve"> (Accessed: 10.12.18).</w:t>
      </w:r>
    </w:p>
    <w:p w:rsidR="00B37BA0" w:rsidRDefault="00F2068F" w:rsidP="00131CBD">
      <w:pPr>
        <w:pStyle w:val="NormalWeb"/>
      </w:pPr>
      <w:r>
        <w:t xml:space="preserve">Scrum Alliance (2015) </w:t>
      </w:r>
      <w:r>
        <w:rPr>
          <w:i/>
          <w:iCs/>
        </w:rPr>
        <w:t xml:space="preserve">The 2015 State of Scrum Report. </w:t>
      </w:r>
      <w:r>
        <w:t xml:space="preserve">Scrum Alliance. Available at: </w:t>
      </w:r>
      <w:hyperlink r:id="rId18" w:tgtFrame="_blank" w:history="1">
        <w:r>
          <w:rPr>
            <w:rStyle w:val="Hyperlink"/>
          </w:rPr>
          <w:t>https://www.scrumalliance.org/ScrumRedesignDEVSite/media/scrumalliancemedia/files%20and%20pdfs/state%20of%20scrum/scrum-alliance-state-of-scrum-2015.pdf</w:t>
        </w:r>
      </w:hyperlink>
      <w:r>
        <w:t xml:space="preserve"> (Accessed:15.12.18</w:t>
      </w:r>
      <w:r w:rsidRPr="009A0C09">
        <w:rPr>
          <w:noProof/>
        </w:rPr>
        <w:t>) .</w:t>
      </w:r>
    </w:p>
    <w:p w:rsidR="00F2068F" w:rsidRDefault="00F2068F" w:rsidP="00131CBD">
      <w:pPr>
        <w:pStyle w:val="NormalWeb"/>
      </w:pPr>
      <w:r>
        <w:t xml:space="preserve">SpiraTeam (2017) </w:t>
      </w:r>
      <w:r>
        <w:rPr>
          <w:i/>
          <w:iCs/>
        </w:rPr>
        <w:t xml:space="preserve">What is Application Life cycle Management? </w:t>
      </w:r>
      <w:r>
        <w:t xml:space="preserve">Available at: </w:t>
      </w:r>
      <w:hyperlink r:id="rId19" w:tgtFrame="_blank" w:history="1">
        <w:r>
          <w:rPr>
            <w:rStyle w:val="Hyperlink"/>
          </w:rPr>
          <w:t>https://www.inflectra.com/spirateam/highlights/understanding-alm-tools.aspx</w:t>
        </w:r>
      </w:hyperlink>
      <w:r>
        <w:t xml:space="preserve"> (Accessed:15.12.18</w:t>
      </w:r>
      <w:r w:rsidRPr="009A0C09">
        <w:rPr>
          <w:noProof/>
        </w:rPr>
        <w:t>) .</w:t>
      </w:r>
    </w:p>
    <w:p w:rsidR="00F2068F" w:rsidRDefault="00F2068F" w:rsidP="00131CBD">
      <w:pPr>
        <w:pStyle w:val="NormalWeb"/>
      </w:pPr>
      <w:r>
        <w:t xml:space="preserve">Standish Group (2011) </w:t>
      </w:r>
      <w:r>
        <w:rPr>
          <w:i/>
          <w:iCs/>
        </w:rPr>
        <w:t xml:space="preserve">CHAOS Report. </w:t>
      </w:r>
      <w:r>
        <w:t xml:space="preserve">The Standish Group. Available at: </w:t>
      </w:r>
      <w:hyperlink r:id="rId20" w:tgtFrame="_blank" w:history="1">
        <w:r>
          <w:rPr>
            <w:rStyle w:val="Hyperlink"/>
          </w:rPr>
          <w:t>https://www.mountaingoatsoftware.com/blog/agile-succeeds-three-times-more-often-than-waterfall/comments</w:t>
        </w:r>
      </w:hyperlink>
      <w:r>
        <w:t xml:space="preserve"> (Accessed: 29.12.18).Stare, A. (2014) </w:t>
      </w:r>
      <w:r>
        <w:rPr>
          <w:i/>
          <w:iCs/>
        </w:rPr>
        <w:t>Agile Project Management in Product Development Projects</w:t>
      </w:r>
    </w:p>
    <w:p w:rsidR="005F0508" w:rsidRDefault="00A45E2C" w:rsidP="00A45E2C">
      <w:pPr>
        <w:pStyle w:val="Heading1"/>
      </w:pPr>
      <w:r>
        <w:lastRenderedPageBreak/>
        <w:t>Appendix A</w:t>
      </w:r>
    </w:p>
    <w:p w:rsidR="00BC5931" w:rsidRDefault="00BC5931" w:rsidP="00A45E2C"/>
    <w:p w:rsidR="00BC5931" w:rsidRDefault="00BC5931" w:rsidP="00A45E2C"/>
    <w:p w:rsidR="00BC5931" w:rsidRDefault="00BC5931" w:rsidP="00A45E2C"/>
    <w:p w:rsidR="00BC5931" w:rsidRDefault="00BC5931" w:rsidP="00A45E2C">
      <w:r>
        <w:rPr>
          <w:noProof/>
        </w:rPr>
        <mc:AlternateContent>
          <mc:Choice Requires="wps">
            <w:drawing>
              <wp:anchor distT="0" distB="0" distL="114300" distR="114300" simplePos="0" relativeHeight="251661312" behindDoc="0" locked="0" layoutInCell="1" allowOverlap="1" wp14:anchorId="0B59377E" wp14:editId="78B29976">
                <wp:simplePos x="0" y="0"/>
                <wp:positionH relativeFrom="margin">
                  <wp:align>left</wp:align>
                </wp:positionH>
                <wp:positionV relativeFrom="paragraph">
                  <wp:posOffset>6709410</wp:posOffset>
                </wp:positionV>
                <wp:extent cx="5363210" cy="635"/>
                <wp:effectExtent l="0" t="0" r="8890" b="8255"/>
                <wp:wrapSquare wrapText="bothSides"/>
                <wp:docPr id="9" name="Text Box 9"/>
                <wp:cNvGraphicFramePr/>
                <a:graphic xmlns:a="http://schemas.openxmlformats.org/drawingml/2006/main">
                  <a:graphicData uri="http://schemas.microsoft.com/office/word/2010/wordprocessingShape">
                    <wps:wsp>
                      <wps:cNvSpPr txBox="1"/>
                      <wps:spPr>
                        <a:xfrm>
                          <a:off x="0" y="0"/>
                          <a:ext cx="5363210" cy="635"/>
                        </a:xfrm>
                        <a:prstGeom prst="rect">
                          <a:avLst/>
                        </a:prstGeom>
                        <a:solidFill>
                          <a:prstClr val="white"/>
                        </a:solidFill>
                        <a:ln>
                          <a:noFill/>
                        </a:ln>
                      </wps:spPr>
                      <wps:txbx>
                        <w:txbxContent>
                          <w:p w:rsidR="00A45E2C" w:rsidRPr="00FE740A" w:rsidRDefault="00A45E2C" w:rsidP="00A45E2C">
                            <w:pPr>
                              <w:pStyle w:val="Caption"/>
                              <w:rPr>
                                <w:noProof/>
                              </w:rPr>
                            </w:pPr>
                            <w:r>
                              <w:t>Example of Work breakdown structure from my grou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377E" id="_x0000_t202" coordsize="21600,21600" o:spt="202" path="m,l,21600r21600,l21600,xe">
                <v:stroke joinstyle="miter"/>
                <v:path gradientshapeok="t" o:connecttype="rect"/>
              </v:shapetype>
              <v:shape id="Text Box 9" o:spid="_x0000_s1026" type="#_x0000_t202" style="position:absolute;margin-left:0;margin-top:528.3pt;width:422.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" stroked="f">
                <v:textbox style="mso-fit-shape-to-text:t" inset="0,0,0,0">
                  <w:txbxContent>
                    <w:p w:rsidR="00A45E2C" w:rsidRPr="00FE740A" w:rsidRDefault="00A45E2C" w:rsidP="00A45E2C">
                      <w:pPr>
                        <w:pStyle w:val="Caption"/>
                        <w:rPr>
                          <w:noProof/>
                        </w:rPr>
                      </w:pPr>
                      <w:r>
                        <w:t>Example of Work breakdown structure from my group project</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66BF7377" wp14:editId="59BD95EA">
            <wp:simplePos x="0" y="0"/>
            <wp:positionH relativeFrom="margin">
              <wp:align>left</wp:align>
            </wp:positionH>
            <wp:positionV relativeFrom="paragraph">
              <wp:posOffset>431800</wp:posOffset>
            </wp:positionV>
            <wp:extent cx="7148830" cy="53632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923" b="10897"/>
                    <a:stretch/>
                  </pic:blipFill>
                  <pic:spPr bwMode="auto">
                    <a:xfrm rot="5400000">
                      <a:off x="0" y="0"/>
                      <a:ext cx="7148830" cy="5363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931" w:rsidRDefault="00BC5931" w:rsidP="00BC5931">
      <w:r>
        <w:br w:type="page"/>
      </w:r>
    </w:p>
    <w:p w:rsidR="00BC5931" w:rsidRDefault="00BC5931" w:rsidP="00BC5931">
      <w:pPr>
        <w:pStyle w:val="Heading1"/>
      </w:pPr>
      <w:r>
        <w:lastRenderedPageBreak/>
        <w:t>Appendix B</w:t>
      </w:r>
    </w:p>
    <w:tbl>
      <w:tblPr>
        <w:tblStyle w:val="TableGrid"/>
        <w:tblW w:w="9398" w:type="dxa"/>
        <w:tblLook w:val="04A0" w:firstRow="1" w:lastRow="0" w:firstColumn="1" w:lastColumn="0" w:noHBand="0" w:noVBand="1"/>
      </w:tblPr>
      <w:tblGrid>
        <w:gridCol w:w="1295"/>
        <w:gridCol w:w="1013"/>
        <w:gridCol w:w="1591"/>
        <w:gridCol w:w="5499"/>
      </w:tblGrid>
      <w:tr w:rsidR="00BC5931" w:rsidTr="006C56FE">
        <w:trPr>
          <w:trHeight w:val="552"/>
        </w:trPr>
        <w:tc>
          <w:tcPr>
            <w:tcW w:w="1295" w:type="dxa"/>
          </w:tcPr>
          <w:p w:rsidR="00BC5931" w:rsidRDefault="00BC5931" w:rsidP="006C56FE">
            <w:pPr>
              <w:jc w:val="center"/>
            </w:pPr>
            <w:r>
              <w:t>Likelihood</w:t>
            </w:r>
          </w:p>
        </w:tc>
        <w:tc>
          <w:tcPr>
            <w:tcW w:w="1013" w:type="dxa"/>
          </w:tcPr>
          <w:p w:rsidR="00BC5931" w:rsidRDefault="00BC5931" w:rsidP="006C56FE">
            <w:pPr>
              <w:jc w:val="center"/>
            </w:pPr>
            <w:r>
              <w:t>Impact</w:t>
            </w:r>
          </w:p>
        </w:tc>
        <w:tc>
          <w:tcPr>
            <w:tcW w:w="1591" w:type="dxa"/>
          </w:tcPr>
          <w:p w:rsidR="00BC5931" w:rsidRDefault="00BC5931" w:rsidP="006C56FE">
            <w:pPr>
              <w:jc w:val="center"/>
            </w:pPr>
            <w:r>
              <w:t>Combined</w:t>
            </w:r>
          </w:p>
        </w:tc>
        <w:tc>
          <w:tcPr>
            <w:tcW w:w="5499" w:type="dxa"/>
          </w:tcPr>
          <w:p w:rsidR="00BC5931" w:rsidRDefault="00BC5931" w:rsidP="006C56FE">
            <w:pPr>
              <w:jc w:val="center"/>
            </w:pPr>
            <w:r>
              <w:t>Risk</w:t>
            </w:r>
          </w:p>
        </w:tc>
      </w:tr>
      <w:tr w:rsidR="00BC5931" w:rsidTr="006C56FE">
        <w:trPr>
          <w:trHeight w:val="552"/>
        </w:trPr>
        <w:tc>
          <w:tcPr>
            <w:tcW w:w="1295" w:type="dxa"/>
          </w:tcPr>
          <w:p w:rsidR="00BC5931" w:rsidRDefault="00BC5931" w:rsidP="006C56FE">
            <w:pPr>
              <w:jc w:val="center"/>
            </w:pPr>
            <w:r>
              <w:t>1</w:t>
            </w:r>
          </w:p>
        </w:tc>
        <w:tc>
          <w:tcPr>
            <w:tcW w:w="1013" w:type="dxa"/>
          </w:tcPr>
          <w:p w:rsidR="00BC5931" w:rsidRDefault="00BC5931" w:rsidP="006C56FE">
            <w:pPr>
              <w:jc w:val="center"/>
            </w:pPr>
            <w:r>
              <w:t>1</w:t>
            </w:r>
          </w:p>
        </w:tc>
        <w:tc>
          <w:tcPr>
            <w:tcW w:w="1591" w:type="dxa"/>
          </w:tcPr>
          <w:p w:rsidR="00BC5931" w:rsidRDefault="00BC5931" w:rsidP="006C56FE">
            <w:pPr>
              <w:jc w:val="center"/>
            </w:pPr>
            <w:r>
              <w:t>3</w:t>
            </w:r>
          </w:p>
        </w:tc>
        <w:tc>
          <w:tcPr>
            <w:tcW w:w="5499" w:type="dxa"/>
          </w:tcPr>
          <w:p w:rsidR="00BC5931" w:rsidRDefault="00BC5931" w:rsidP="006C56FE">
            <w:pPr>
              <w:jc w:val="center"/>
            </w:pPr>
            <w:r>
              <w:t xml:space="preserve">No </w:t>
            </w:r>
            <w:r w:rsidRPr="009A0C09">
              <w:rPr>
                <w:noProof/>
              </w:rPr>
              <w:t>playtesters</w:t>
            </w:r>
            <w:r>
              <w:t xml:space="preserve"> for </w:t>
            </w:r>
            <w:r w:rsidR="009A0C09">
              <w:t xml:space="preserve">the </w:t>
            </w:r>
            <w:r w:rsidRPr="009A0C09">
              <w:rPr>
                <w:noProof/>
              </w:rPr>
              <w:t>game</w:t>
            </w:r>
            <w:r>
              <w:t xml:space="preserve"> </w:t>
            </w:r>
          </w:p>
        </w:tc>
      </w:tr>
      <w:tr w:rsidR="00BC5931" w:rsidTr="006C56FE">
        <w:trPr>
          <w:trHeight w:val="552"/>
        </w:trPr>
        <w:tc>
          <w:tcPr>
            <w:tcW w:w="1295" w:type="dxa"/>
          </w:tcPr>
          <w:p w:rsidR="00BC5931" w:rsidRDefault="00BC5931" w:rsidP="006C56FE">
            <w:pPr>
              <w:jc w:val="center"/>
            </w:pPr>
            <w:r>
              <w:t>2</w:t>
            </w:r>
          </w:p>
        </w:tc>
        <w:tc>
          <w:tcPr>
            <w:tcW w:w="1013" w:type="dxa"/>
          </w:tcPr>
          <w:p w:rsidR="00BC5931" w:rsidRDefault="00BC5931" w:rsidP="006C56FE">
            <w:pPr>
              <w:jc w:val="center"/>
            </w:pPr>
            <w:r>
              <w:t>3</w:t>
            </w:r>
          </w:p>
        </w:tc>
        <w:tc>
          <w:tcPr>
            <w:tcW w:w="1591" w:type="dxa"/>
          </w:tcPr>
          <w:p w:rsidR="00BC5931" w:rsidRDefault="00BC5931" w:rsidP="006C56FE">
            <w:pPr>
              <w:jc w:val="center"/>
            </w:pPr>
            <w:r>
              <w:t>4</w:t>
            </w:r>
          </w:p>
        </w:tc>
        <w:tc>
          <w:tcPr>
            <w:tcW w:w="5499" w:type="dxa"/>
          </w:tcPr>
          <w:p w:rsidR="00BC5931" w:rsidRDefault="00BC5931" w:rsidP="006C56FE">
            <w:pPr>
              <w:jc w:val="center"/>
            </w:pPr>
            <w:r>
              <w:t>Unable to achieve specific emotion</w:t>
            </w:r>
          </w:p>
        </w:tc>
      </w:tr>
      <w:tr w:rsidR="00BC5931" w:rsidTr="006C56FE">
        <w:trPr>
          <w:trHeight w:val="552"/>
        </w:trPr>
        <w:tc>
          <w:tcPr>
            <w:tcW w:w="1295" w:type="dxa"/>
          </w:tcPr>
          <w:p w:rsidR="00BC5931" w:rsidRDefault="00BC5931" w:rsidP="006C56FE">
            <w:pPr>
              <w:jc w:val="center"/>
            </w:pPr>
            <w:r>
              <w:t>3</w:t>
            </w:r>
          </w:p>
        </w:tc>
        <w:tc>
          <w:tcPr>
            <w:tcW w:w="1013" w:type="dxa"/>
          </w:tcPr>
          <w:p w:rsidR="00BC5931" w:rsidRDefault="00BC5931" w:rsidP="006C56FE">
            <w:pPr>
              <w:jc w:val="center"/>
            </w:pPr>
            <w:r>
              <w:t>5</w:t>
            </w:r>
          </w:p>
        </w:tc>
        <w:tc>
          <w:tcPr>
            <w:tcW w:w="1591" w:type="dxa"/>
          </w:tcPr>
          <w:p w:rsidR="00BC5931" w:rsidRDefault="00BC5931" w:rsidP="006C56FE">
            <w:pPr>
              <w:jc w:val="center"/>
            </w:pPr>
            <w:r>
              <w:t>8</w:t>
            </w:r>
          </w:p>
        </w:tc>
        <w:tc>
          <w:tcPr>
            <w:tcW w:w="5499" w:type="dxa"/>
          </w:tcPr>
          <w:p w:rsidR="00BC5931" w:rsidRDefault="00BC5931" w:rsidP="006C56FE">
            <w:pPr>
              <w:jc w:val="center"/>
            </w:pPr>
            <w:r>
              <w:t>2 Week prototype goal</w:t>
            </w:r>
          </w:p>
        </w:tc>
      </w:tr>
      <w:tr w:rsidR="00BC5931" w:rsidTr="006C56FE">
        <w:trPr>
          <w:trHeight w:val="552"/>
        </w:trPr>
        <w:tc>
          <w:tcPr>
            <w:tcW w:w="1295" w:type="dxa"/>
          </w:tcPr>
          <w:p w:rsidR="00BC5931" w:rsidRDefault="00BC5931" w:rsidP="006C56FE">
            <w:pPr>
              <w:jc w:val="center"/>
            </w:pPr>
            <w:r>
              <w:t>4</w:t>
            </w:r>
          </w:p>
        </w:tc>
        <w:tc>
          <w:tcPr>
            <w:tcW w:w="1013" w:type="dxa"/>
          </w:tcPr>
          <w:p w:rsidR="00BC5931" w:rsidRDefault="00BC5931" w:rsidP="006C56FE">
            <w:pPr>
              <w:jc w:val="center"/>
            </w:pPr>
            <w:r>
              <w:t>2</w:t>
            </w:r>
          </w:p>
        </w:tc>
        <w:tc>
          <w:tcPr>
            <w:tcW w:w="1591" w:type="dxa"/>
          </w:tcPr>
          <w:p w:rsidR="00BC5931" w:rsidRDefault="00BC5931" w:rsidP="006C56FE">
            <w:pPr>
              <w:jc w:val="center"/>
            </w:pPr>
            <w:r>
              <w:t>7</w:t>
            </w:r>
          </w:p>
        </w:tc>
        <w:tc>
          <w:tcPr>
            <w:tcW w:w="5499" w:type="dxa"/>
          </w:tcPr>
          <w:p w:rsidR="00BC5931" w:rsidRDefault="00BC5931" w:rsidP="006C56FE">
            <w:pPr>
              <w:jc w:val="center"/>
            </w:pPr>
            <w:r>
              <w:t>Over scope</w:t>
            </w:r>
          </w:p>
        </w:tc>
      </w:tr>
      <w:tr w:rsidR="00BC5931" w:rsidTr="006C56FE">
        <w:trPr>
          <w:trHeight w:val="552"/>
        </w:trPr>
        <w:tc>
          <w:tcPr>
            <w:tcW w:w="1295" w:type="dxa"/>
          </w:tcPr>
          <w:p w:rsidR="00BC5931" w:rsidRDefault="00BC5931" w:rsidP="006C56FE">
            <w:pPr>
              <w:jc w:val="center"/>
            </w:pPr>
            <w:r>
              <w:t>5</w:t>
            </w:r>
          </w:p>
        </w:tc>
        <w:tc>
          <w:tcPr>
            <w:tcW w:w="1013" w:type="dxa"/>
          </w:tcPr>
          <w:p w:rsidR="00BC5931" w:rsidRDefault="00BC5931" w:rsidP="006C56FE">
            <w:pPr>
              <w:jc w:val="center"/>
            </w:pPr>
            <w:r>
              <w:t>4</w:t>
            </w:r>
          </w:p>
        </w:tc>
        <w:tc>
          <w:tcPr>
            <w:tcW w:w="1591" w:type="dxa"/>
          </w:tcPr>
          <w:p w:rsidR="00BC5931" w:rsidRDefault="00BC5931" w:rsidP="006C56FE">
            <w:pPr>
              <w:jc w:val="center"/>
            </w:pPr>
            <w:r>
              <w:t>9</w:t>
            </w:r>
          </w:p>
        </w:tc>
        <w:tc>
          <w:tcPr>
            <w:tcW w:w="5499" w:type="dxa"/>
          </w:tcPr>
          <w:p w:rsidR="00BC5931" w:rsidRDefault="00BC5931" w:rsidP="00BC5931">
            <w:pPr>
              <w:keepNext/>
              <w:jc w:val="center"/>
            </w:pPr>
            <w:r>
              <w:t xml:space="preserve">Tools used in </w:t>
            </w:r>
            <w:r w:rsidR="009A0C09">
              <w:t xml:space="preserve">the </w:t>
            </w:r>
            <w:r w:rsidRPr="009A0C09">
              <w:rPr>
                <w:noProof/>
              </w:rPr>
              <w:t>project</w:t>
            </w:r>
          </w:p>
        </w:tc>
      </w:tr>
    </w:tbl>
    <w:p w:rsidR="00B37BA0" w:rsidRDefault="00BC5931" w:rsidP="00BC5931">
      <w:pPr>
        <w:pStyle w:val="Caption"/>
      </w:pPr>
      <w:r>
        <w:t xml:space="preserve">Risk Assessment: Example </w:t>
      </w:r>
      <w:r w:rsidR="009A0C09">
        <w:t xml:space="preserve">is </w:t>
      </w:r>
      <w:r w:rsidRPr="009A0C09">
        <w:rPr>
          <w:noProof/>
        </w:rPr>
        <w:t>taken</w:t>
      </w:r>
      <w:r>
        <w:t xml:space="preserve"> from </w:t>
      </w:r>
      <w:r w:rsidR="009A0C09" w:rsidRPr="009A0C09">
        <w:rPr>
          <w:noProof/>
        </w:rPr>
        <w:t xml:space="preserve">my </w:t>
      </w:r>
      <w:r w:rsidRPr="009A0C09">
        <w:rPr>
          <w:noProof/>
        </w:rPr>
        <w:t>group</w:t>
      </w:r>
      <w:r>
        <w:t xml:space="preserve"> project</w:t>
      </w:r>
    </w:p>
    <w:p w:rsidR="00B37BA0" w:rsidRDefault="00B37BA0" w:rsidP="00B37BA0">
      <w:pPr>
        <w:rPr>
          <w:color w:val="1F497D" w:themeColor="text2"/>
          <w:sz w:val="18"/>
          <w:szCs w:val="18"/>
        </w:rPr>
      </w:pPr>
      <w:r>
        <w:br w:type="page"/>
      </w:r>
    </w:p>
    <w:p w:rsidR="00A45E2C" w:rsidRDefault="00B37BA0" w:rsidP="00B37BA0">
      <w:pPr>
        <w:pStyle w:val="Heading1"/>
      </w:pPr>
      <w:r>
        <w:lastRenderedPageBreak/>
        <w:t>Appendix C</w:t>
      </w:r>
    </w:p>
    <w:tbl>
      <w:tblPr>
        <w:tblStyle w:val="TableGrid"/>
        <w:tblpPr w:leftFromText="180" w:rightFromText="180" w:vertAnchor="text" w:horzAnchor="page" w:tblpX="289" w:tblpY="579"/>
        <w:tblW w:w="11326" w:type="dxa"/>
        <w:tblLayout w:type="fixed"/>
        <w:tblLook w:val="04A0" w:firstRow="1" w:lastRow="0" w:firstColumn="1" w:lastColumn="0" w:noHBand="0" w:noVBand="1"/>
      </w:tblPr>
      <w:tblGrid>
        <w:gridCol w:w="3477"/>
        <w:gridCol w:w="4070"/>
        <w:gridCol w:w="3779"/>
      </w:tblGrid>
      <w:tr w:rsidR="00B37BA0" w:rsidTr="00B37BA0">
        <w:trPr>
          <w:trHeight w:val="416"/>
        </w:trPr>
        <w:tc>
          <w:tcPr>
            <w:tcW w:w="3477" w:type="dxa"/>
          </w:tcPr>
          <w:p w:rsidR="00B37BA0" w:rsidRPr="0088506B" w:rsidRDefault="00B37BA0" w:rsidP="006C56FE">
            <w:pPr>
              <w:pStyle w:val="BodyText"/>
              <w:rPr>
                <w:rStyle w:val="Strong"/>
                <w:bCs w:val="0"/>
              </w:rPr>
            </w:pPr>
            <w:r w:rsidRPr="0088506B">
              <w:rPr>
                <w:rStyle w:val="Strong"/>
                <w:bCs w:val="0"/>
              </w:rPr>
              <w:t>Product Owner</w:t>
            </w:r>
          </w:p>
        </w:tc>
        <w:tc>
          <w:tcPr>
            <w:tcW w:w="4070" w:type="dxa"/>
          </w:tcPr>
          <w:p w:rsidR="00B37BA0" w:rsidRPr="0088506B" w:rsidRDefault="00B37BA0" w:rsidP="006C56FE">
            <w:pPr>
              <w:pStyle w:val="BodyText"/>
              <w:rPr>
                <w:rStyle w:val="Strong"/>
                <w:bCs w:val="0"/>
              </w:rPr>
            </w:pPr>
            <w:r w:rsidRPr="0088506B">
              <w:rPr>
                <w:rStyle w:val="Strong"/>
                <w:bCs w:val="0"/>
              </w:rPr>
              <w:t>Development Team</w:t>
            </w:r>
          </w:p>
        </w:tc>
        <w:tc>
          <w:tcPr>
            <w:tcW w:w="3779" w:type="dxa"/>
          </w:tcPr>
          <w:p w:rsidR="00B37BA0" w:rsidRPr="0088506B" w:rsidRDefault="00B37BA0" w:rsidP="006C56FE">
            <w:pPr>
              <w:pStyle w:val="BodyText"/>
              <w:rPr>
                <w:rStyle w:val="Strong"/>
                <w:bCs w:val="0"/>
              </w:rPr>
            </w:pPr>
            <w:r w:rsidRPr="0088506B">
              <w:rPr>
                <w:rStyle w:val="Strong"/>
                <w:bCs w:val="0"/>
              </w:rPr>
              <w:t>Scrum Master</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Clear product backlog</w:t>
            </w:r>
          </w:p>
        </w:tc>
        <w:tc>
          <w:tcPr>
            <w:tcW w:w="4070" w:type="dxa"/>
          </w:tcPr>
          <w:p w:rsidR="00B37BA0" w:rsidRDefault="00B37BA0" w:rsidP="006C56FE">
            <w:pPr>
              <w:pStyle w:val="BodyText"/>
              <w:rPr>
                <w:rStyle w:val="Strong"/>
                <w:b w:val="0"/>
                <w:bCs w:val="0"/>
              </w:rPr>
            </w:pPr>
            <w:r>
              <w:rPr>
                <w:rStyle w:val="Strong"/>
                <w:b w:val="0"/>
                <w:bCs w:val="0"/>
              </w:rPr>
              <w:t xml:space="preserve">Self-organizing, </w:t>
            </w:r>
          </w:p>
        </w:tc>
        <w:tc>
          <w:tcPr>
            <w:tcW w:w="3779" w:type="dxa"/>
          </w:tcPr>
          <w:p w:rsidR="00B37BA0" w:rsidRDefault="009A0C09" w:rsidP="006C56FE">
            <w:pPr>
              <w:pStyle w:val="BodyText"/>
              <w:rPr>
                <w:rStyle w:val="Strong"/>
                <w:b w:val="0"/>
                <w:bCs w:val="0"/>
              </w:rPr>
            </w:pPr>
            <w:r>
              <w:rPr>
                <w:rStyle w:val="Strong"/>
                <w:b w:val="0"/>
                <w:bCs w:val="0"/>
                <w:noProof/>
              </w:rPr>
              <w:t xml:space="preserve">the </w:t>
            </w:r>
            <w:r w:rsidR="00B37BA0" w:rsidRPr="009A0C09">
              <w:rPr>
                <w:rStyle w:val="Strong"/>
                <w:b w:val="0"/>
                <w:bCs w:val="0"/>
                <w:noProof/>
              </w:rPr>
              <w:t>scope</w:t>
            </w:r>
            <w:r w:rsidR="00B37BA0">
              <w:rPr>
                <w:rStyle w:val="Strong"/>
                <w:b w:val="0"/>
                <w:bCs w:val="0"/>
              </w:rPr>
              <w:t xml:space="preserve"> </w:t>
            </w:r>
            <w:r w:rsidR="00B37BA0">
              <w:rPr>
                <w:rStyle w:val="Strong"/>
                <w:b w:val="0"/>
                <w:bCs w:val="0"/>
                <w:noProof/>
              </w:rPr>
              <w:t>is</w:t>
            </w:r>
            <w:r w:rsidR="00B37BA0">
              <w:rPr>
                <w:rStyle w:val="Strong"/>
                <w:b w:val="0"/>
                <w:bCs w:val="0"/>
              </w:rPr>
              <w:t xml:space="preserve"> understood by everyone</w:t>
            </w:r>
          </w:p>
        </w:tc>
      </w:tr>
      <w:tr w:rsidR="00B37BA0" w:rsidTr="00B37BA0">
        <w:trPr>
          <w:trHeight w:val="416"/>
        </w:trPr>
        <w:tc>
          <w:tcPr>
            <w:tcW w:w="3477" w:type="dxa"/>
          </w:tcPr>
          <w:p w:rsidR="00B37BA0" w:rsidRDefault="00B37BA0" w:rsidP="006C56FE">
            <w:pPr>
              <w:pStyle w:val="BodyText"/>
              <w:rPr>
                <w:rStyle w:val="Strong"/>
                <w:b w:val="0"/>
                <w:bCs w:val="0"/>
              </w:rPr>
            </w:pPr>
            <w:r>
              <w:rPr>
                <w:rStyle w:val="Strong"/>
                <w:b w:val="0"/>
                <w:bCs w:val="0"/>
              </w:rPr>
              <w:t>Ordering backlog to best achieve goals</w:t>
            </w:r>
          </w:p>
        </w:tc>
        <w:tc>
          <w:tcPr>
            <w:tcW w:w="4070" w:type="dxa"/>
          </w:tcPr>
          <w:p w:rsidR="00B37BA0" w:rsidRDefault="00B37BA0" w:rsidP="006C56FE">
            <w:pPr>
              <w:pStyle w:val="BodyText"/>
              <w:rPr>
                <w:rStyle w:val="Strong"/>
                <w:b w:val="0"/>
                <w:bCs w:val="0"/>
              </w:rPr>
            </w:pPr>
            <w:r>
              <w:rPr>
                <w:rStyle w:val="Strong"/>
                <w:b w:val="0"/>
                <w:bCs w:val="0"/>
              </w:rPr>
              <w:t xml:space="preserve">Cross-functional team members, </w:t>
            </w:r>
          </w:p>
        </w:tc>
        <w:tc>
          <w:tcPr>
            <w:tcW w:w="3779" w:type="dxa"/>
          </w:tcPr>
          <w:p w:rsidR="00B37BA0" w:rsidRDefault="00B37BA0" w:rsidP="006C56FE">
            <w:pPr>
              <w:pStyle w:val="BodyText"/>
              <w:rPr>
                <w:rStyle w:val="Strong"/>
                <w:b w:val="0"/>
                <w:bCs w:val="0"/>
              </w:rPr>
            </w:pPr>
            <w:r>
              <w:rPr>
                <w:rStyle w:val="Strong"/>
                <w:b w:val="0"/>
                <w:bCs w:val="0"/>
              </w:rPr>
              <w:t xml:space="preserve">Facilitating Scrum meetings/ updating tools </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Optimizing the value of dev teams work</w:t>
            </w:r>
          </w:p>
        </w:tc>
        <w:tc>
          <w:tcPr>
            <w:tcW w:w="4070" w:type="dxa"/>
          </w:tcPr>
          <w:p w:rsidR="00B37BA0" w:rsidRDefault="00B37BA0" w:rsidP="006C56FE">
            <w:pPr>
              <w:pStyle w:val="BodyText"/>
              <w:rPr>
                <w:rStyle w:val="Strong"/>
                <w:b w:val="0"/>
                <w:bCs w:val="0"/>
              </w:rPr>
            </w:pPr>
            <w:r>
              <w:rPr>
                <w:rStyle w:val="Strong"/>
                <w:b w:val="0"/>
                <w:bCs w:val="0"/>
              </w:rPr>
              <w:t>Accountability belongs to the dev team as a whole</w:t>
            </w:r>
          </w:p>
        </w:tc>
        <w:tc>
          <w:tcPr>
            <w:tcW w:w="3779" w:type="dxa"/>
          </w:tcPr>
          <w:p w:rsidR="00B37BA0" w:rsidRDefault="00B37BA0" w:rsidP="006C56FE">
            <w:pPr>
              <w:pStyle w:val="BodyText"/>
              <w:rPr>
                <w:rStyle w:val="Strong"/>
                <w:b w:val="0"/>
                <w:bCs w:val="0"/>
              </w:rPr>
            </w:pPr>
            <w:r>
              <w:rPr>
                <w:rStyle w:val="Strong"/>
                <w:b w:val="0"/>
                <w:bCs w:val="0"/>
              </w:rPr>
              <w:t xml:space="preserve">Coaching Dev team in Self-Organization </w:t>
            </w:r>
          </w:p>
        </w:tc>
      </w:tr>
      <w:tr w:rsidR="00B37BA0" w:rsidTr="00B37BA0">
        <w:trPr>
          <w:trHeight w:val="1755"/>
        </w:trPr>
        <w:tc>
          <w:tcPr>
            <w:tcW w:w="3477" w:type="dxa"/>
          </w:tcPr>
          <w:p w:rsidR="00B37BA0" w:rsidRDefault="00B37BA0" w:rsidP="006C56FE">
            <w:pPr>
              <w:pStyle w:val="BodyText"/>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4070" w:type="dxa"/>
          </w:tcPr>
          <w:p w:rsidR="00B37BA0" w:rsidRDefault="00B37BA0" w:rsidP="006C56FE">
            <w:pPr>
              <w:pStyle w:val="BodyText"/>
              <w:rPr>
                <w:rStyle w:val="Strong"/>
                <w:b w:val="0"/>
                <w:bCs w:val="0"/>
              </w:rPr>
            </w:pPr>
            <w:r>
              <w:rPr>
                <w:rStyle w:val="Strong"/>
                <w:b w:val="0"/>
                <w:bCs w:val="0"/>
              </w:rPr>
              <w:t>No titles for dev team members, regardless of work</w:t>
            </w:r>
          </w:p>
        </w:tc>
        <w:tc>
          <w:tcPr>
            <w:tcW w:w="3779" w:type="dxa"/>
          </w:tcPr>
          <w:p w:rsidR="00B37BA0" w:rsidRDefault="00B37BA0" w:rsidP="00B37BA0">
            <w:pPr>
              <w:pStyle w:val="BodyText"/>
              <w:keepNext/>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B37BA0" w:rsidRDefault="00B37BA0" w:rsidP="00B37BA0"/>
    <w:p w:rsidR="00B37BA0" w:rsidRPr="00B37BA0" w:rsidRDefault="00B37BA0" w:rsidP="00B37BA0"/>
    <w:p w:rsidR="00B37BA0" w:rsidRDefault="00B37BA0" w:rsidP="00B37BA0">
      <w:pPr>
        <w:pStyle w:val="Caption"/>
        <w:framePr w:w="2057" w:hSpace="180" w:wrap="around" w:vAnchor="text" w:hAnchor="page" w:x="902" w:y="4070"/>
      </w:pPr>
      <w:r>
        <w:t xml:space="preserve">Scrum Team </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Default="00B37BA0" w:rsidP="00B37BA0">
      <w:pPr>
        <w:tabs>
          <w:tab w:val="left" w:pos="6737"/>
        </w:tabs>
      </w:pPr>
      <w:r>
        <w:tab/>
      </w:r>
    </w:p>
    <w:p w:rsidR="00B37BA0" w:rsidRDefault="00B37BA0" w:rsidP="00B37BA0">
      <w:r>
        <w:br w:type="page"/>
      </w:r>
    </w:p>
    <w:p w:rsidR="00B37BA0" w:rsidRPr="00B37BA0" w:rsidRDefault="00B37BA0" w:rsidP="00B37BA0">
      <w:pPr>
        <w:pStyle w:val="Heading1"/>
      </w:pPr>
      <w:r>
        <w:lastRenderedPageBreak/>
        <w:t>Bibliography</w:t>
      </w:r>
    </w:p>
    <w:p w:rsidR="00B37BA0" w:rsidRDefault="00B37BA0" w:rsidP="00B37BA0"/>
    <w:p w:rsidR="00B37BA0" w:rsidRDefault="00B37BA0" w:rsidP="00B37BA0">
      <w:pPr>
        <w:pStyle w:val="NormalWeb"/>
      </w:pPr>
      <w:r>
        <w:rPr>
          <w:i/>
          <w:iCs/>
        </w:rPr>
        <w:t xml:space="preserve">12th Annual State of Agile Report. </w:t>
      </w:r>
      <w:r>
        <w:t xml:space="preserve">Collab.net VersionOne.com. Available at: </w:t>
      </w:r>
      <w:hyperlink r:id="rId22" w:tgtFrame="_blank" w:history="1">
        <w:r>
          <w:rPr>
            <w:rStyle w:val="Hyperlink"/>
          </w:rPr>
          <w:t>https://explore.versionone.com/state-of-agile/versionone-12th-annual-state-of-agile-report</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Alexander, M. (2018) </w:t>
      </w:r>
      <w:r>
        <w:rPr>
          <w:i/>
          <w:iCs/>
        </w:rPr>
        <w:t xml:space="preserve">How to pick the best project management methodology for success. </w:t>
      </w:r>
      <w:r>
        <w:t xml:space="preserve">Available at: </w:t>
      </w:r>
      <w:hyperlink r:id="rId23" w:tgtFrame="_blank" w:history="1">
        <w:r>
          <w:rPr>
            <w:rStyle w:val="Hyperlink"/>
          </w:rPr>
          <w:t>https://www.cio.com/article/2950579/methodology-frameworks/how-to-pick-a-project-management-methodology.html</w:t>
        </w:r>
      </w:hyperlink>
      <w:r>
        <w:t xml:space="preserve"> (Accessed: Dec 20, 2018).</w:t>
      </w:r>
    </w:p>
    <w:p w:rsidR="00B37BA0" w:rsidRDefault="00B37BA0" w:rsidP="00B37BA0">
      <w:pPr>
        <w:pStyle w:val="NormalWeb"/>
      </w:pPr>
      <w:r>
        <w:t xml:space="preserve">Anonymous (2009) 'An Agile Cure for All Ills?', </w:t>
      </w:r>
      <w:r>
        <w:rPr>
          <w:i/>
          <w:iCs/>
        </w:rPr>
        <w:t xml:space="preserve">IEEE Software, </w:t>
      </w:r>
      <w:r>
        <w:t xml:space="preserve">26(6), pp. 8. </w:t>
      </w:r>
      <w:r w:rsidRPr="009A0C09">
        <w:rPr>
          <w:noProof/>
        </w:rPr>
        <w:t>doi</w:t>
      </w:r>
      <w:r>
        <w:t>: 10.1109/MS.2009.168.</w:t>
      </w:r>
    </w:p>
    <w:p w:rsidR="00B37BA0" w:rsidRDefault="00B37BA0" w:rsidP="00B37BA0">
      <w:pPr>
        <w:pStyle w:val="NormalWeb"/>
      </w:pPr>
      <w:r>
        <w:t xml:space="preserve">Azanha, A., Ana Rita Tiradentes Terra Argoud, João Batista de Camargo Junior and Pedro Domingos Antoniolli (2017) 'Agile project management with Scrum', </w:t>
      </w:r>
      <w:r>
        <w:rPr>
          <w:i/>
          <w:iCs/>
        </w:rPr>
        <w:t xml:space="preserve">International Journal of Managing Projects in Business, </w:t>
      </w:r>
      <w:r>
        <w:t xml:space="preserve">10(1), pp. 121-142. </w:t>
      </w:r>
      <w:r w:rsidRPr="009A0C09">
        <w:rPr>
          <w:noProof/>
        </w:rPr>
        <w:t>doi</w:t>
      </w:r>
      <w:r>
        <w:t>: //dx.doi.org/10.1108/IJMPB-06-2016-0054.</w:t>
      </w:r>
    </w:p>
    <w:p w:rsidR="00B37BA0" w:rsidRDefault="00B37BA0" w:rsidP="00B37BA0">
      <w:pPr>
        <w:pStyle w:val="NormalWeb"/>
      </w:pPr>
      <w:r>
        <w:t>Ballard, G., Tommelein, I., Morten Schiefloe, P. and Rolstadås, A. (2008) 'International journal of managing projects in business', 7(4), pp. 638-660.</w:t>
      </w:r>
    </w:p>
    <w:p w:rsidR="00B37BA0" w:rsidRDefault="00B37BA0" w:rsidP="00B37BA0">
      <w:pPr>
        <w:pStyle w:val="NormalWeb"/>
      </w:pPr>
      <w:r>
        <w:t xml:space="preserve">Beck, K. (1999) 'Embracing change with extreme programming', </w:t>
      </w:r>
      <w:r>
        <w:rPr>
          <w:i/>
          <w:iCs/>
        </w:rPr>
        <w:t xml:space="preserve">Computer, </w:t>
      </w:r>
      <w:r>
        <w:t xml:space="preserve">32(10), pp. 70-77. </w:t>
      </w:r>
      <w:r w:rsidRPr="009A0C09">
        <w:rPr>
          <w:noProof/>
        </w:rPr>
        <w:t>doi</w:t>
      </w:r>
      <w:r>
        <w:t>: 10.1109/2.796139.</w:t>
      </w:r>
    </w:p>
    <w:p w:rsidR="00B37BA0" w:rsidRDefault="00B37BA0" w:rsidP="00B37BA0">
      <w:pPr>
        <w:pStyle w:val="NormalWeb"/>
      </w:pPr>
      <w:r>
        <w:t xml:space="preserve">Brown, S.L. and Eisenhardt, K.M. (1995) 'Product development: Past research, present findings, and fu', </w:t>
      </w:r>
      <w:r>
        <w:rPr>
          <w:i/>
          <w:iCs/>
        </w:rPr>
        <w:t xml:space="preserve">Academy of Management.The Academy of Management Review, </w:t>
      </w:r>
      <w:r>
        <w:t>20(2), pp. 343.</w:t>
      </w:r>
    </w:p>
    <w:p w:rsidR="00B37BA0" w:rsidRDefault="00B37BA0" w:rsidP="00B37BA0">
      <w:pPr>
        <w:pStyle w:val="NormalWeb"/>
      </w:pPr>
      <w:r>
        <w:t xml:space="preserve">Bryde, D.J. (2003) 'International journal of operations &amp; production management', </w:t>
      </w:r>
      <w:r>
        <w:rPr>
          <w:i/>
          <w:iCs/>
        </w:rPr>
        <w:t xml:space="preserve">International </w:t>
      </w:r>
      <w:r w:rsidRPr="009A0C09">
        <w:rPr>
          <w:i/>
          <w:iCs/>
          <w:noProof/>
        </w:rPr>
        <w:t>journal</w:t>
      </w:r>
      <w:r>
        <w:rPr>
          <w:i/>
          <w:iCs/>
        </w:rPr>
        <w:t xml:space="preserve"> of operations &amp; production management, </w:t>
      </w:r>
      <w:r>
        <w:t>23(7), pp. 775-793.</w:t>
      </w:r>
    </w:p>
    <w:p w:rsidR="00B37BA0" w:rsidRDefault="00B37BA0" w:rsidP="00B37BA0">
      <w:pPr>
        <w:pStyle w:val="NormalWeb"/>
      </w:pPr>
      <w:r>
        <w:t xml:space="preserve">Cohn, M. (2010) </w:t>
      </w:r>
      <w:r>
        <w:rPr>
          <w:i/>
          <w:iCs/>
        </w:rPr>
        <w:t xml:space="preserve">Agile Game Development with Scrum. </w:t>
      </w:r>
      <w:r>
        <w:t xml:space="preserve">1st </w:t>
      </w:r>
      <w:r w:rsidRPr="009A0C09">
        <w:rPr>
          <w:noProof/>
        </w:rPr>
        <w:t>edn</w:t>
      </w:r>
      <w:r>
        <w:t>. Boston, Massachusetts, United States: Addison-</w:t>
      </w:r>
      <w:r w:rsidRPr="009A0C09">
        <w:rPr>
          <w:noProof/>
        </w:rPr>
        <w:t>wesley</w:t>
      </w:r>
      <w:r>
        <w:t xml:space="preserve"> Professional.</w:t>
      </w:r>
    </w:p>
    <w:p w:rsidR="00B37BA0" w:rsidRDefault="00B37BA0" w:rsidP="00B37BA0">
      <w:pPr>
        <w:pStyle w:val="NormalWeb"/>
      </w:pPr>
      <w:r>
        <w:t xml:space="preserve">Conboy, K., Coyle, S., Wang, X. and Pikkarainen, M. (2011) 'People over Process: Key Challenges in Agile Development', </w:t>
      </w:r>
      <w:r>
        <w:rPr>
          <w:i/>
          <w:iCs/>
        </w:rPr>
        <w:t xml:space="preserve">IEEE Software, </w:t>
      </w:r>
      <w:r>
        <w:t>28(4), pp. 48-57.</w:t>
      </w:r>
    </w:p>
    <w:p w:rsidR="00B37BA0" w:rsidRDefault="00B37BA0" w:rsidP="00B37BA0">
      <w:pPr>
        <w:pStyle w:val="NormalWeb"/>
      </w:pPr>
      <w:r>
        <w:t xml:space="preserve">Conforto, E.C. and Amaral, D.C. (2016) </w:t>
      </w:r>
      <w:r>
        <w:rPr>
          <w:i/>
          <w:iCs/>
        </w:rPr>
        <w:t>Agile project management and stage-gate model—A hybrid framework for technology-based companies</w:t>
      </w:r>
      <w:r>
        <w:t>.</w:t>
      </w:r>
    </w:p>
    <w:p w:rsidR="00B37BA0" w:rsidRDefault="00B37BA0" w:rsidP="00B37BA0">
      <w:pPr>
        <w:pStyle w:val="NormalWeb"/>
      </w:pPr>
      <w:r>
        <w:t xml:space="preserve">Cugola, G. and Ghezzi, C. (1998) </w:t>
      </w:r>
      <w:r>
        <w:rPr>
          <w:i/>
          <w:iCs/>
        </w:rPr>
        <w:t>Software Processes:</w:t>
      </w:r>
      <w:r>
        <w:rPr>
          <w:i/>
          <w:iCs/>
        </w:rPr>
        <w:br/>
        <w:t xml:space="preserve">a Retrospective and a Path to the Future. </w:t>
      </w:r>
      <w:r>
        <w:t>. 14 -17 June 1998. Lisle, IL</w:t>
      </w:r>
      <w:r w:rsidRPr="009A0C09">
        <w:rPr>
          <w:noProof/>
        </w:rPr>
        <w:t>: .</w:t>
      </w:r>
    </w:p>
    <w:p w:rsidR="00B37BA0" w:rsidRDefault="00B37BA0" w:rsidP="00B37BA0">
      <w:pPr>
        <w:pStyle w:val="NormalWeb"/>
      </w:pPr>
      <w:r>
        <w:t xml:space="preserve">Daly, L. </w:t>
      </w:r>
      <w:r>
        <w:rPr>
          <w:i/>
          <w:iCs/>
        </w:rPr>
        <w:t xml:space="preserve">Scaling agile in large organizations. </w:t>
      </w:r>
      <w:r>
        <w:t xml:space="preserve">Available at: </w:t>
      </w:r>
      <w:hyperlink r:id="rId24" w:tgtFrame="_blank" w:history="1">
        <w:r>
          <w:rPr>
            <w:rStyle w:val="Hyperlink"/>
          </w:rPr>
          <w:t>https://www.atlassian.com/agile/agile-at-scale</w:t>
        </w:r>
      </w:hyperlink>
      <w:r>
        <w:t xml:space="preserve"> (Accessed: Jan 2, 2019).</w:t>
      </w:r>
    </w:p>
    <w:p w:rsidR="00B37BA0" w:rsidRDefault="00B37BA0" w:rsidP="00B37BA0">
      <w:pPr>
        <w:pStyle w:val="NormalWeb"/>
      </w:pPr>
      <w:r>
        <w:lastRenderedPageBreak/>
        <w:t xml:space="preserve">English, A. (2002) 'Extreme programming, it's worth a look', </w:t>
      </w:r>
      <w:r>
        <w:rPr>
          <w:i/>
          <w:iCs/>
        </w:rPr>
        <w:t xml:space="preserve">IT Professional, </w:t>
      </w:r>
      <w:r>
        <w:t xml:space="preserve">4(3), pp. 48-50. </w:t>
      </w:r>
      <w:r w:rsidRPr="0033380F">
        <w:rPr>
          <w:noProof/>
        </w:rPr>
        <w:t>doi</w:t>
      </w:r>
      <w:r>
        <w:t>: 10.1109/MITP.2002.1008537.</w:t>
      </w:r>
    </w:p>
    <w:p w:rsidR="00B37BA0" w:rsidRDefault="00B37BA0" w:rsidP="00B37BA0">
      <w:pPr>
        <w:pStyle w:val="NormalWeb"/>
      </w:pPr>
      <w:r>
        <w:t xml:space="preserve">Esperança Amengual Alcover, Antoni Jaume-i-Capó and Biel Moyà-Alcover (2018) 'PROGame: A process framework for serious game development for motor rehabilitation therapy', </w:t>
      </w:r>
      <w:r>
        <w:rPr>
          <w:i/>
          <w:iCs/>
        </w:rPr>
        <w:t xml:space="preserve">PLoS One, </w:t>
      </w:r>
      <w:r>
        <w:t xml:space="preserve">13(5), pp. e0197383. </w:t>
      </w:r>
      <w:r w:rsidRPr="0033380F">
        <w:rPr>
          <w:noProof/>
        </w:rPr>
        <w:t>doi</w:t>
      </w:r>
      <w:r>
        <w:t>: 10.1371/journal.pone.0197383.</w:t>
      </w:r>
    </w:p>
    <w:p w:rsidR="00B37BA0" w:rsidRDefault="00B37BA0" w:rsidP="00B37BA0">
      <w:pPr>
        <w:pStyle w:val="NormalWeb"/>
      </w:pPr>
      <w:r>
        <w:t xml:space="preserve">Fernandez, D. and Fernadez, J. (2009) 'Agile Project Management - Agilism versus Traditional Approaches', </w:t>
      </w:r>
      <w:r>
        <w:rPr>
          <w:i/>
          <w:iCs/>
        </w:rPr>
        <w:t xml:space="preserve">The Journal of Computer Information Systems, </w:t>
      </w:r>
      <w:r>
        <w:t>49(2), pp. 10-16.</w:t>
      </w:r>
    </w:p>
    <w:p w:rsidR="00B37BA0" w:rsidRDefault="00B37BA0" w:rsidP="00B37BA0">
      <w:pPr>
        <w:pStyle w:val="NormalWeb"/>
      </w:pPr>
      <w:r>
        <w:t xml:space="preserve">Fojtik, R. (2011) 'Science', </w:t>
      </w:r>
      <w:r>
        <w:rPr>
          <w:i/>
          <w:iCs/>
        </w:rPr>
        <w:t xml:space="preserve">Science, </w:t>
      </w:r>
      <w:r>
        <w:t>3, pp. 1464-1468.</w:t>
      </w:r>
    </w:p>
    <w:p w:rsidR="00B37BA0" w:rsidRDefault="00B37BA0" w:rsidP="00B37BA0">
      <w:pPr>
        <w:pStyle w:val="NormalWeb"/>
      </w:pPr>
      <w:r>
        <w:t xml:space="preserve">Goh, J.C., Pan, S.L. and Zuo, M. (2013) 'Developing the Agile IS Development Practices in Large-Scale IT Projects: The Trust-Mediated Organizational Controls and IT Project Team Capabilities Perspectives', </w:t>
      </w:r>
      <w:r>
        <w:rPr>
          <w:i/>
          <w:iCs/>
        </w:rPr>
        <w:t xml:space="preserve">J. AIS, </w:t>
      </w:r>
      <w:r>
        <w:t>14, pp. 1.</w:t>
      </w:r>
    </w:p>
    <w:p w:rsidR="00B37BA0" w:rsidRDefault="00B37BA0" w:rsidP="00B37BA0">
      <w:pPr>
        <w:pStyle w:val="NormalWeb"/>
      </w:pPr>
      <w:r>
        <w:t xml:space="preserve">Greaves, K. (2011) </w:t>
      </w:r>
      <w:r>
        <w:rPr>
          <w:i/>
          <w:iCs/>
        </w:rPr>
        <w:t>Taming the Customer Support Queue</w:t>
      </w:r>
      <w:r w:rsidRPr="009A0C09">
        <w:rPr>
          <w:i/>
          <w:iCs/>
          <w:noProof/>
        </w:rPr>
        <w:t xml:space="preserve">. </w:t>
      </w:r>
      <w:r w:rsidRPr="009A0C09">
        <w:rPr>
          <w:noProof/>
        </w:rPr>
        <w:t>.</w:t>
      </w:r>
      <w:r>
        <w:t xml:space="preserve"> 2011. IEEE, pp. 154.</w:t>
      </w:r>
    </w:p>
    <w:p w:rsidR="00B37BA0" w:rsidRDefault="00B37BA0" w:rsidP="00B37BA0">
      <w:pPr>
        <w:pStyle w:val="NormalWeb"/>
      </w:pPr>
      <w:r>
        <w:t xml:space="preserve">Grimstad, S. (October 24, 2005) </w:t>
      </w:r>
      <w:r>
        <w:rPr>
          <w:i/>
          <w:iCs/>
        </w:rPr>
        <w:t>Understanding of estimation accuracy in software development projects</w:t>
      </w:r>
      <w:r w:rsidRPr="009A0C09">
        <w:rPr>
          <w:i/>
          <w:iCs/>
          <w:noProof/>
        </w:rPr>
        <w:t xml:space="preserve">. </w:t>
      </w:r>
      <w:r w:rsidRPr="009A0C09">
        <w:rPr>
          <w:noProof/>
        </w:rPr>
        <w:t>.</w:t>
      </w:r>
      <w:r>
        <w:t xml:space="preserve"> 19-22 Sept. 2005. Como, Italy: IEEE</w:t>
      </w:r>
      <w:r w:rsidRPr="009A0C09">
        <w:rPr>
          <w:noProof/>
        </w:rPr>
        <w:t>, .</w:t>
      </w:r>
    </w:p>
    <w:p w:rsidR="00B37BA0" w:rsidRDefault="00B37BA0" w:rsidP="00B37BA0">
      <w:pPr>
        <w:pStyle w:val="NormalWeb"/>
      </w:pPr>
      <w:r>
        <w:t xml:space="preserve">Highsmith, J. and Cockburn, A. (2001) 'Agile software development: the business of innovation', </w:t>
      </w:r>
      <w:r>
        <w:rPr>
          <w:i/>
          <w:iCs/>
        </w:rPr>
        <w:t xml:space="preserve">Computer, </w:t>
      </w:r>
      <w:r>
        <w:t xml:space="preserve">34(9), pp. 120-127. </w:t>
      </w:r>
      <w:r w:rsidRPr="0033380F">
        <w:rPr>
          <w:noProof/>
        </w:rPr>
        <w:t>doi</w:t>
      </w:r>
      <w:r>
        <w:t>: 10.1109/2.947100.</w:t>
      </w:r>
    </w:p>
    <w:p w:rsidR="00B37BA0" w:rsidRDefault="00B37BA0" w:rsidP="00B37BA0">
      <w:pPr>
        <w:pStyle w:val="NormalWeb"/>
      </w:pPr>
      <w:r>
        <w:t xml:space="preserve">Ikonen, M., Pirinen, E., Fagerholm, F., Kettunen, P. and Abrahamsson,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B37BA0" w:rsidRDefault="00B37BA0" w:rsidP="00B37BA0">
      <w:pPr>
        <w:pStyle w:val="NormalWeb"/>
      </w:pPr>
      <w:r>
        <w:t xml:space="preserve">Joslin, R. and Müller, R. (2015) </w:t>
      </w:r>
      <w:r>
        <w:rPr>
          <w:i/>
          <w:iCs/>
        </w:rPr>
        <w:t>Relationships between a project management methodology and project success in different project governance contexts</w:t>
      </w:r>
      <w:r>
        <w:t>.</w:t>
      </w:r>
    </w:p>
    <w:p w:rsidR="00B37BA0" w:rsidRDefault="00B37BA0" w:rsidP="00B37BA0">
      <w:pPr>
        <w:pStyle w:val="NormalWeb"/>
      </w:pPr>
      <w:r>
        <w:t xml:space="preserve">Kasurinen, J., Palacin-Silva, M. and Vanhala,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B37BA0" w:rsidRDefault="00B37BA0" w:rsidP="00B37BA0">
      <w:pPr>
        <w:pStyle w:val="NormalWeb"/>
      </w:pPr>
      <w:r>
        <w:t xml:space="preserve">Kostalova, J., Tetrevova, L. and Svedik, J. (2015) </w:t>
      </w:r>
      <w:r>
        <w:rPr>
          <w:i/>
          <w:iCs/>
        </w:rPr>
        <w:t>Support of Project Management Methods by Project Management Information System</w:t>
      </w:r>
      <w:r>
        <w:t>.</w:t>
      </w:r>
    </w:p>
    <w:p w:rsidR="00B37BA0" w:rsidRDefault="00B37BA0" w:rsidP="00B37BA0">
      <w:pPr>
        <w:pStyle w:val="NormalWeb"/>
      </w:pPr>
      <w:r>
        <w:t xml:space="preserve">Livermore, J. (23 </w:t>
      </w:r>
      <w:r w:rsidRPr="009A0C09">
        <w:rPr>
          <w:noProof/>
        </w:rPr>
        <w:t>April,</w:t>
      </w:r>
      <w:r>
        <w:t xml:space="preserve"> 2007) </w:t>
      </w:r>
      <w:r>
        <w:rPr>
          <w:i/>
          <w:iCs/>
        </w:rPr>
        <w:t>Factors that impact implementing an agile software development methodology</w:t>
      </w:r>
      <w:r w:rsidRPr="009A0C09">
        <w:rPr>
          <w:i/>
          <w:iCs/>
          <w:noProof/>
        </w:rPr>
        <w:t xml:space="preserve">. </w:t>
      </w:r>
      <w:r w:rsidRPr="009A0C09">
        <w:rPr>
          <w:noProof/>
        </w:rPr>
        <w:t>.</w:t>
      </w:r>
      <w:r>
        <w:t xml:space="preserve"> 22-25 March 2007. Richmond, VA, USA: IEEE</w:t>
      </w:r>
      <w:r w:rsidRPr="009A0C09">
        <w:rPr>
          <w:noProof/>
        </w:rPr>
        <w:t>, .</w:t>
      </w:r>
    </w:p>
    <w:p w:rsidR="00B37BA0" w:rsidRDefault="00B37BA0" w:rsidP="00B37BA0">
      <w:pPr>
        <w:pStyle w:val="NormalWeb"/>
      </w:pPr>
      <w:r>
        <w:t xml:space="preserve">Livermore, J. (15 </w:t>
      </w:r>
      <w:r w:rsidRPr="009A0C09">
        <w:rPr>
          <w:noProof/>
        </w:rPr>
        <w:t>May,</w:t>
      </w:r>
      <w:r>
        <w:t xml:space="preserve"> 2006) </w:t>
      </w:r>
      <w:r>
        <w:rPr>
          <w:i/>
          <w:iCs/>
        </w:rPr>
        <w:t>What Elements of XP are being Adopted by Industry Practitioners</w:t>
      </w:r>
      <w:r w:rsidRPr="009A0C09">
        <w:rPr>
          <w:i/>
          <w:iCs/>
          <w:noProof/>
        </w:rPr>
        <w:t xml:space="preserve">? </w:t>
      </w:r>
      <w:r w:rsidRPr="009A0C09">
        <w:rPr>
          <w:noProof/>
        </w:rPr>
        <w:t>.</w:t>
      </w:r>
      <w:r>
        <w:t xml:space="preserve"> 31 March-2 April 2006. Memphis, TN, USA: IEEE</w:t>
      </w:r>
      <w:r w:rsidRPr="009A0C09">
        <w:rPr>
          <w:noProof/>
        </w:rPr>
        <w:t>, .</w:t>
      </w:r>
    </w:p>
    <w:p w:rsidR="00B37BA0" w:rsidRDefault="00B37BA0" w:rsidP="00B37BA0">
      <w:pPr>
        <w:pStyle w:val="NormalWeb"/>
      </w:pPr>
      <w:r>
        <w:t xml:space="preserve">Lohr, L., Javeri, M., Mahoney, C., Gall, J., Li, K. and Strongin, D. (2003) 'Using Rapid Application Development to Improve the Usability of a Preservice Teacher Technology Course', </w:t>
      </w:r>
      <w:r>
        <w:rPr>
          <w:i/>
          <w:iCs/>
        </w:rPr>
        <w:t xml:space="preserve">Educational Technology Research and Development, </w:t>
      </w:r>
      <w:r>
        <w:t>51(2), pp. 41-55.</w:t>
      </w:r>
    </w:p>
    <w:p w:rsidR="00B37BA0" w:rsidRDefault="00B37BA0" w:rsidP="00B37BA0">
      <w:pPr>
        <w:pStyle w:val="NormalWeb"/>
      </w:pPr>
      <w:r w:rsidRPr="009A0C09">
        <w:rPr>
          <w:noProof/>
        </w:rPr>
        <w:lastRenderedPageBreak/>
        <w:t>los</w:t>
      </w:r>
      <w:r>
        <w:t xml:space="preserve"> Angeles, J.d. (2018) </w:t>
      </w:r>
      <w:r>
        <w:rPr>
          <w:i/>
          <w:iCs/>
        </w:rPr>
        <w:t xml:space="preserve">Project Framework Comparisons: Agile vs. Waterfall vs. Hybrid vs. Lean. </w:t>
      </w:r>
      <w:r>
        <w:t xml:space="preserve">Available at: </w:t>
      </w:r>
      <w:hyperlink r:id="rId25" w:tgtFrame="_blank" w:history="1">
        <w:r>
          <w:rPr>
            <w:rStyle w:val="Hyperlink"/>
          </w:rPr>
          <w:t>https://medium.com/@jdelosangeles/project-framework-comparisons-agile-vs-waterfall-vs-hybrid-vs-lean-dc6801d217e4</w:t>
        </w:r>
      </w:hyperlink>
      <w:r>
        <w:t xml:space="preserve"> (Accessed</w:t>
      </w:r>
      <w:r w:rsidRPr="009A0C09">
        <w:rPr>
          <w:noProof/>
        </w:rPr>
        <w:t>: .</w:t>
      </w:r>
    </w:p>
    <w:p w:rsidR="00B37BA0" w:rsidRDefault="00B37BA0" w:rsidP="00B37BA0">
      <w:pPr>
        <w:pStyle w:val="NormalWeb"/>
      </w:pPr>
      <w:r>
        <w:t xml:space="preserve">Mackay, H., Carne, C., Beynon-Davies, P. and Tudhope, D. (2000) 'Reconfiguring the User: Using Rapid Application Development', </w:t>
      </w:r>
      <w:r>
        <w:rPr>
          <w:i/>
          <w:iCs/>
        </w:rPr>
        <w:t xml:space="preserve">Social Studies of Science, </w:t>
      </w:r>
      <w:r>
        <w:t>30(5), pp. 737-757.</w:t>
      </w:r>
    </w:p>
    <w:p w:rsidR="00B37BA0" w:rsidRDefault="00B37BA0" w:rsidP="00B37BA0">
      <w:pPr>
        <w:pStyle w:val="NormalWeb"/>
      </w:pPr>
      <w:r>
        <w:t xml:space="preserve">Manole, M. and Avramescu, M. (2017) 'Comparative Analysis of Agile Project Management Tools', </w:t>
      </w:r>
      <w:r>
        <w:rPr>
          <w:i/>
          <w:iCs/>
        </w:rPr>
        <w:t xml:space="preserve">Academy of Economic Studies.Economy Informatics, </w:t>
      </w:r>
      <w:r>
        <w:t>17(1), pp. 25-31.</w:t>
      </w:r>
    </w:p>
    <w:p w:rsidR="00B37BA0" w:rsidRDefault="00B37BA0" w:rsidP="00B37BA0">
      <w:pPr>
        <w:pStyle w:val="NormalWeb"/>
      </w:pPr>
      <w:r>
        <w:t xml:space="preserve">Marcelino-Sádaba, S., Pérez-Ezcurdia, A., Echeverría Lazcano, A.M. and Villanueva, P. (2014) </w:t>
      </w:r>
      <w:r>
        <w:rPr>
          <w:i/>
          <w:iCs/>
        </w:rPr>
        <w:t>Project risk management methodology for small firms</w:t>
      </w:r>
      <w:r>
        <w:t>.</w:t>
      </w:r>
    </w:p>
    <w:p w:rsidR="00B37BA0" w:rsidRDefault="00B37BA0" w:rsidP="00B37BA0">
      <w:pPr>
        <w:pStyle w:val="NormalWeb"/>
      </w:pPr>
      <w:r>
        <w:t xml:space="preserve">Matharu, G., Mishra, A., Singh, H. and Upadhyay, P. (2015) 'Empirical Study of Agile Software Development </w:t>
      </w:r>
      <w:r>
        <w:br/>
        <w:t xml:space="preserve">Methodologies: A Comparative Analysis ', </w:t>
      </w:r>
      <w:r>
        <w:rPr>
          <w:i/>
          <w:iCs/>
        </w:rPr>
        <w:t xml:space="preserve">ACM SIGSOFT Software Engineering, </w:t>
      </w:r>
      <w:r>
        <w:t>40(1).</w:t>
      </w:r>
    </w:p>
    <w:p w:rsidR="00B37BA0" w:rsidRDefault="00B37BA0" w:rsidP="00B37BA0">
      <w:pPr>
        <w:pStyle w:val="NormalWeb"/>
      </w:pPr>
      <w:r>
        <w:t xml:space="preserve">Mathur, S. and Malik, S. (2010) 'Advancements in the V-Model', </w:t>
      </w:r>
      <w:r>
        <w:rPr>
          <w:i/>
          <w:iCs/>
        </w:rPr>
        <w:t xml:space="preserve">International Journal of Computer Applications, </w:t>
      </w:r>
      <w:r>
        <w:t xml:space="preserve">1(12), pp. 29-34. </w:t>
      </w:r>
      <w:r w:rsidRPr="0033380F">
        <w:rPr>
          <w:noProof/>
        </w:rPr>
        <w:t>doi</w:t>
      </w:r>
      <w:r>
        <w:t>: 10.5120/266-425.</w:t>
      </w:r>
    </w:p>
    <w:p w:rsidR="00B37BA0" w:rsidRDefault="00B37BA0" w:rsidP="00B37BA0">
      <w:pPr>
        <w:pStyle w:val="NormalWeb"/>
      </w:pPr>
      <w:r>
        <w:t xml:space="preserve">O'Sheedy, D. (2012) </w:t>
      </w:r>
      <w:r>
        <w:rPr>
          <w:i/>
          <w:iCs/>
        </w:rPr>
        <w:t>A study of agile project management methods used for IT implementation projects in small and medium-sized enterprises</w:t>
      </w:r>
      <w:r w:rsidRPr="009A0C09">
        <w:rPr>
          <w:i/>
          <w:iCs/>
          <w:noProof/>
        </w:rPr>
        <w:t xml:space="preserve">. </w:t>
      </w:r>
      <w:r w:rsidRPr="009A0C09">
        <w:rPr>
          <w:noProof/>
        </w:rPr>
        <w:t>.</w:t>
      </w:r>
      <w:r>
        <w:t xml:space="preserve"> Southern Cross University.</w:t>
      </w:r>
    </w:p>
    <w:p w:rsidR="00B37BA0" w:rsidRDefault="00B37BA0" w:rsidP="00B37BA0">
      <w:pPr>
        <w:pStyle w:val="NormalWeb"/>
      </w:pPr>
      <w:r>
        <w:t xml:space="preserve">Parmentier, G. and Mangematin, V. (2014) </w:t>
      </w:r>
      <w:r>
        <w:rPr>
          <w:i/>
          <w:iCs/>
        </w:rPr>
        <w:t>Orchestrating innovation with user communities in the creative industries</w:t>
      </w:r>
      <w:r>
        <w:t>.</w:t>
      </w:r>
    </w:p>
    <w:p w:rsidR="00B37BA0" w:rsidRDefault="00B37BA0" w:rsidP="00B37BA0">
      <w:pPr>
        <w:pStyle w:val="NormalWeb"/>
      </w:pPr>
      <w:r>
        <w:t>Pathak, K. an</w:t>
      </w:r>
      <w:r w:rsidR="00F2068F">
        <w:t xml:space="preserve">d Saha, A. (2013) 'Review of </w:t>
      </w:r>
      <w:r w:rsidR="00F2068F">
        <w:br/>
        <w:t>A</w:t>
      </w:r>
      <w:r>
        <w:t xml:space="preserve">gile Software Development </w:t>
      </w:r>
      <w:r>
        <w:br/>
        <w:t xml:space="preserve">Methodologies', </w:t>
      </w:r>
      <w:r>
        <w:rPr>
          <w:i/>
          <w:iCs/>
        </w:rPr>
        <w:t xml:space="preserve">International Journal of Advanced Research in Computer Science and Software Engineering, </w:t>
      </w:r>
      <w:r>
        <w:t>3(2), pp. 270-276.</w:t>
      </w:r>
    </w:p>
    <w:p w:rsidR="00B37BA0" w:rsidRDefault="00B37BA0" w:rsidP="00B37BA0">
      <w:pPr>
        <w:pStyle w:val="NormalWeb"/>
      </w:pPr>
      <w:r>
        <w:t>Petrillo, F., Pimenta, M., Trindade, F. and Dietrich, C. (2009) 'What Went Wrong? A Survey of Problems in</w:t>
      </w:r>
      <w:r>
        <w:br/>
        <w:t xml:space="preserve">Game Development', </w:t>
      </w:r>
      <w:r>
        <w:rPr>
          <w:i/>
          <w:iCs/>
        </w:rPr>
        <w:t xml:space="preserve">Computers in Entertainment, </w:t>
      </w:r>
      <w:r>
        <w:t>7(1).</w:t>
      </w:r>
    </w:p>
    <w:p w:rsidR="00B37BA0" w:rsidRDefault="00B37BA0" w:rsidP="00B37BA0">
      <w:pPr>
        <w:pStyle w:val="NormalWeb"/>
      </w:pPr>
      <w:r>
        <w:t xml:space="preserve">Power, K. and Conboy, K. (16 </w:t>
      </w:r>
      <w:r w:rsidRPr="009A0C09">
        <w:rPr>
          <w:noProof/>
        </w:rPr>
        <w:t>May,</w:t>
      </w:r>
      <w:r>
        <w:t xml:space="preserve"> 2015) </w:t>
      </w:r>
      <w:r>
        <w:rPr>
          <w:i/>
          <w:iCs/>
        </w:rPr>
        <w:t>A Metric-Based Approach to Managing Architecture-Related Impediments in Product Development Flow: An Industry Case Study from Cisco</w:t>
      </w:r>
      <w:r w:rsidRPr="009A0C09">
        <w:rPr>
          <w:i/>
          <w:iCs/>
          <w:noProof/>
        </w:rPr>
        <w:t xml:space="preserve">. </w:t>
      </w:r>
      <w:r w:rsidRPr="009A0C09">
        <w:rPr>
          <w:noProof/>
        </w:rPr>
        <w:t>.</w:t>
      </w:r>
      <w:r>
        <w:t xml:space="preserve"> 16-16 May 2015. IEEE, pp. 15.</w:t>
      </w:r>
    </w:p>
    <w:p w:rsidR="00B37BA0" w:rsidRDefault="00B37BA0" w:rsidP="00B37BA0">
      <w:pPr>
        <w:pStyle w:val="NormalWeb"/>
      </w:pPr>
      <w:r>
        <w:t xml:space="preserve">Rahman, A.A.U., Helms, E., Williams, L. and Parnin, C. (October 01, 2015) </w:t>
      </w:r>
      <w:r>
        <w:rPr>
          <w:i/>
          <w:iCs/>
        </w:rPr>
        <w:t>Synthesizing Continuous Deployment Practices Used in Software Development</w:t>
      </w:r>
      <w:r w:rsidRPr="009A0C09">
        <w:rPr>
          <w:i/>
          <w:iCs/>
          <w:noProof/>
        </w:rPr>
        <w:t xml:space="preserve">. </w:t>
      </w:r>
      <w:r w:rsidRPr="009A0C09">
        <w:rPr>
          <w:noProof/>
        </w:rPr>
        <w:t>.</w:t>
      </w:r>
      <w:r>
        <w:t xml:space="preserve"> 3-7 Aug. 2015. Washington, DC, USA: IEEE</w:t>
      </w:r>
      <w:r w:rsidRPr="009A0C09">
        <w:rPr>
          <w:noProof/>
        </w:rPr>
        <w:t>, .</w:t>
      </w:r>
    </w:p>
    <w:p w:rsidR="00B37BA0" w:rsidRDefault="00B37BA0" w:rsidP="00B37BA0">
      <w:pPr>
        <w:pStyle w:val="NormalWeb"/>
      </w:pPr>
      <w:r>
        <w:t xml:space="preserve">Rahman, N., Sharif, S. and Esa, M. (2013) 'Lean Manufacturing Case Study with Kanban System Implementation', </w:t>
      </w:r>
      <w:r>
        <w:rPr>
          <w:i/>
          <w:iCs/>
        </w:rPr>
        <w:t xml:space="preserve">Procedia Economics and Finance, </w:t>
      </w:r>
      <w:r>
        <w:t>7, pp. 174-180.</w:t>
      </w:r>
    </w:p>
    <w:p w:rsidR="00B37BA0" w:rsidRDefault="00B37BA0" w:rsidP="00B37BA0">
      <w:pPr>
        <w:pStyle w:val="NormalWeb"/>
      </w:pPr>
      <w:r>
        <w:lastRenderedPageBreak/>
        <w:t xml:space="preserve">Ramnath, V. (2010) 'APPLICATION OF KANBAN SYSTEM FOR </w:t>
      </w:r>
      <w:r>
        <w:br/>
        <w:t>IMPLEMENT</w:t>
      </w:r>
      <w:r w:rsidR="00F2068F">
        <w:t>ING LEAN MANUFACTURING</w:t>
      </w:r>
      <w:r w:rsidR="00F2068F">
        <w:br/>
        <w:t xml:space="preserve">(A CASE </w:t>
      </w:r>
      <w:r>
        <w:t xml:space="preserve">STUDY)', </w:t>
      </w:r>
      <w:r>
        <w:rPr>
          <w:i/>
          <w:iCs/>
        </w:rPr>
        <w:t xml:space="preserve">Journal of Engineering Research and Studies, </w:t>
      </w:r>
      <w:r>
        <w:t>1(1).</w:t>
      </w:r>
    </w:p>
    <w:p w:rsidR="00B37BA0" w:rsidRDefault="00B37BA0" w:rsidP="00B37BA0">
      <w:pPr>
        <w:pStyle w:val="NormalWeb"/>
      </w:pPr>
      <w:r>
        <w:t xml:space="preserve">Rasnacis, A. and Berzisa, S. (2017) </w:t>
      </w:r>
      <w:r>
        <w:rPr>
          <w:i/>
          <w:iCs/>
        </w:rPr>
        <w:t>Method for Adaptation and Implementation of Agile Project Management Methodology</w:t>
      </w:r>
      <w:r>
        <w:t>.</w:t>
      </w:r>
    </w:p>
    <w:p w:rsidR="00B37BA0" w:rsidRDefault="00B37BA0" w:rsidP="00B37BA0">
      <w:pPr>
        <w:pStyle w:val="NormalWeb"/>
      </w:pPr>
      <w:r>
        <w:t xml:space="preserve">Ribeiro, A. and Domingues, L. (2018) </w:t>
      </w:r>
      <w:r>
        <w:rPr>
          <w:i/>
          <w:iCs/>
        </w:rPr>
        <w:t>Acceptance of an agile methodology in the public sector</w:t>
      </w:r>
      <w:r>
        <w:t>.</w:t>
      </w:r>
    </w:p>
    <w:p w:rsidR="00B37BA0" w:rsidRDefault="00B37BA0" w:rsidP="00B37BA0">
      <w:pPr>
        <w:pStyle w:val="NormalWeb"/>
      </w:pPr>
      <w:r>
        <w:t xml:space="preserve">Scheid, J. (2010) </w:t>
      </w:r>
      <w:r>
        <w:rPr>
          <w:i/>
          <w:iCs/>
        </w:rPr>
        <w:t xml:space="preserve">Project Management Methodologies Comparison: Pros and Cons of Various PM Methods, Project Management Methodologies Comparison: Pros and Cons of Various PM Methods, </w:t>
      </w:r>
      <w:r>
        <w:t xml:space="preserve">-03-24T00:00:00+00:00. Available at: </w:t>
      </w:r>
      <w:hyperlink r:id="rId26" w:tgtFrame="_blank" w:history="1">
        <w:r>
          <w:rPr>
            <w:rStyle w:val="Hyperlink"/>
          </w:rPr>
          <w:t>https://www.brighthubpm.com/methods-strategies/67087-project-management-methodologies-how-do-they-compare/</w:t>
        </w:r>
      </w:hyperlink>
      <w:r>
        <w:t xml:space="preserve"> (Accessed: Dec 20, 2018).</w:t>
      </w:r>
    </w:p>
    <w:p w:rsidR="00B37BA0" w:rsidRDefault="00B37BA0" w:rsidP="00B37BA0">
      <w:pPr>
        <w:pStyle w:val="NormalWeb"/>
      </w:pPr>
      <w:r>
        <w:t xml:space="preserve">Schmalz, M., Finn, A. and Taylor, H. (2014) </w:t>
      </w:r>
      <w:r>
        <w:rPr>
          <w:i/>
          <w:iCs/>
        </w:rPr>
        <w:t>Risk Management in Video Game Development Projects</w:t>
      </w:r>
      <w:r w:rsidRPr="009A0C09">
        <w:rPr>
          <w:i/>
          <w:iCs/>
          <w:noProof/>
        </w:rPr>
        <w:t xml:space="preserve">. </w:t>
      </w:r>
      <w:r w:rsidRPr="009A0C09">
        <w:rPr>
          <w:noProof/>
        </w:rPr>
        <w:t>.</w:t>
      </w:r>
      <w:r>
        <w:t xml:space="preserve"> 6-9 Jan. 2014. IEEE, pp. 4325.</w:t>
      </w:r>
    </w:p>
    <w:p w:rsidR="00B37BA0" w:rsidRDefault="00B37BA0" w:rsidP="00B37BA0">
      <w:pPr>
        <w:pStyle w:val="NormalWeb"/>
      </w:pPr>
      <w:r>
        <w:t xml:space="preserve">Schwaber, K. and Sutherland, J. (2017) </w:t>
      </w:r>
      <w:r>
        <w:rPr>
          <w:i/>
          <w:iCs/>
        </w:rPr>
        <w:t>The Scrum Guide</w:t>
      </w:r>
      <w:r>
        <w:rPr>
          <w:i/>
          <w:iCs/>
        </w:rPr>
        <w:br/>
        <w:t xml:space="preserve">. </w:t>
      </w:r>
      <w:r>
        <w:t xml:space="preserve">Available at: </w:t>
      </w:r>
      <w:hyperlink r:id="rId27" w:tgtFrame="_blank" w:history="1">
        <w:r>
          <w:rPr>
            <w:rStyle w:val="Hyperlink"/>
          </w:rPr>
          <w:t>https://www.scrumguides.org/docs/scrumguide/v2017/2017-Scrum-Guide-US.pdf</w:t>
        </w:r>
      </w:hyperlink>
      <w:r>
        <w:t xml:space="preserve"> (Accessed: </w:t>
      </w:r>
      <w:r w:rsidR="00F2068F">
        <w:t>10.12.18)</w:t>
      </w:r>
      <w:r>
        <w:t>.</w:t>
      </w:r>
    </w:p>
    <w:p w:rsidR="00B37BA0" w:rsidRDefault="00B37BA0" w:rsidP="00B37BA0">
      <w:pPr>
        <w:pStyle w:val="NormalWeb"/>
      </w:pPr>
      <w:r>
        <w:t xml:space="preserve">Scrum Alliance (2015) </w:t>
      </w:r>
      <w:r>
        <w:rPr>
          <w:i/>
          <w:iCs/>
        </w:rPr>
        <w:t>The 2015 State of Scrum Report</w:t>
      </w:r>
      <w:r>
        <w:rPr>
          <w:i/>
          <w:iCs/>
        </w:rPr>
        <w:br/>
        <w:t xml:space="preserve">. </w:t>
      </w:r>
      <w:r>
        <w:t xml:space="preserve">Scrum Alliance. Available at: </w:t>
      </w:r>
      <w:hyperlink r:id="rId28" w:tgtFrame="_blank" w:history="1">
        <w:r>
          <w:rPr>
            <w:rStyle w:val="Hyperlink"/>
          </w:rPr>
          <w:t>https://www.scrumalliance.org/ScrumRedesignDEVSite/media/scrumalliancemedia/files%20and%20pdfs/state%20of%20scrum/scrum-alliance-state-of-scrum-2015.pdf</w:t>
        </w:r>
      </w:hyperlink>
      <w:r>
        <w:t xml:space="preserve"> (Accessed:</w:t>
      </w:r>
      <w:r w:rsidR="00F2068F">
        <w:t>15.12.18)</w:t>
      </w:r>
      <w:r>
        <w:t xml:space="preserve"> .</w:t>
      </w:r>
    </w:p>
    <w:p w:rsidR="00B37BA0" w:rsidRDefault="00B37BA0" w:rsidP="00B37BA0">
      <w:pPr>
        <w:pStyle w:val="NormalWeb"/>
      </w:pPr>
      <w:r>
        <w:t xml:space="preserve">Serrador, P. and Pinto, J.K. (2015) </w:t>
      </w:r>
      <w:r w:rsidRPr="009A0C09">
        <w:rPr>
          <w:i/>
          <w:iCs/>
          <w:noProof/>
        </w:rPr>
        <w:t>Does</w:t>
      </w:r>
      <w:r>
        <w:rPr>
          <w:i/>
          <w:iCs/>
        </w:rPr>
        <w:t xml:space="preserve"> Agile work? — A quantitative analysis of agile project success</w:t>
      </w:r>
      <w:r>
        <w:t>.</w:t>
      </w:r>
    </w:p>
    <w:p w:rsidR="00B37BA0" w:rsidRDefault="00B37BA0" w:rsidP="00B37BA0">
      <w:pPr>
        <w:pStyle w:val="NormalWeb"/>
      </w:pPr>
      <w:r>
        <w:t xml:space="preserve">Simon, L. (2006) </w:t>
      </w:r>
      <w:r>
        <w:rPr>
          <w:i/>
          <w:iCs/>
        </w:rPr>
        <w:t>Managing creative projects: An empirical synthesis of activities</w:t>
      </w:r>
      <w:r>
        <w:t>.</w:t>
      </w:r>
    </w:p>
    <w:p w:rsidR="00B37BA0" w:rsidRDefault="00B37BA0" w:rsidP="00B37BA0">
      <w:pPr>
        <w:pStyle w:val="NormalWeb"/>
      </w:pPr>
      <w:r>
        <w:t xml:space="preserve">SpiraTeam (2017) </w:t>
      </w:r>
      <w:r>
        <w:rPr>
          <w:i/>
          <w:iCs/>
        </w:rPr>
        <w:t xml:space="preserve">What is Application Life cycle Management? </w:t>
      </w:r>
      <w:r>
        <w:t xml:space="preserve">Available at: </w:t>
      </w:r>
      <w:hyperlink r:id="rId29" w:tgtFrame="_blank" w:history="1">
        <w:r>
          <w:rPr>
            <w:rStyle w:val="Hyperlink"/>
          </w:rPr>
          <w:t>https://www.inflectra.com/spirateam/highlights/understanding-alm-tools.aspx</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Špundak, M. (2014) </w:t>
      </w:r>
      <w:r>
        <w:rPr>
          <w:i/>
          <w:iCs/>
        </w:rPr>
        <w:t>Mixed Agile/Traditional Project Management Methodology – Reality or Illusion?</w:t>
      </w:r>
      <w:r>
        <w:t>.</w:t>
      </w:r>
    </w:p>
    <w:p w:rsidR="00B37BA0" w:rsidRDefault="00F2068F" w:rsidP="00B37BA0">
      <w:pPr>
        <w:pStyle w:val="NormalWeb"/>
      </w:pPr>
      <w:r>
        <w:t xml:space="preserve">Standish Group (2011) </w:t>
      </w:r>
      <w:r>
        <w:rPr>
          <w:i/>
          <w:iCs/>
        </w:rPr>
        <w:t>CHAOS Report</w:t>
      </w:r>
      <w:r>
        <w:rPr>
          <w:i/>
          <w:iCs/>
        </w:rPr>
        <w:br/>
        <w:t xml:space="preserve">. </w:t>
      </w:r>
      <w:hyperlink r:id="rId30" w:tgtFrame="_blank" w:history="1">
        <w:r>
          <w:rPr>
            <w:rStyle w:val="Hyperlink"/>
          </w:rPr>
          <w:t>https://www.mountaingoatsoftware.com/blog/agile-succeeds-three-times-more-often-than-waterfall/comments</w:t>
        </w:r>
      </w:hyperlink>
      <w:r>
        <w:t xml:space="preserve">: The Standish Group. Available at: </w:t>
      </w:r>
      <w:hyperlink r:id="rId31" w:tgtFrame="_blank" w:history="1">
        <w:r>
          <w:rPr>
            <w:rStyle w:val="Hyperlink"/>
          </w:rPr>
          <w:t>https://www.mountaingoatsoftware.com/blog/agile-succeeds-three-times-more-often-than-waterfall/comments</w:t>
        </w:r>
      </w:hyperlink>
      <w:r>
        <w:t xml:space="preserve"> (Accessed: 29.12.18).</w:t>
      </w:r>
      <w:r w:rsidR="00B37BA0">
        <w:t xml:space="preserve">Stare, A. (2014) </w:t>
      </w:r>
      <w:r w:rsidR="00B37BA0">
        <w:rPr>
          <w:i/>
          <w:iCs/>
        </w:rPr>
        <w:t>Agile Project Management in Product Development Projects</w:t>
      </w:r>
      <w:r w:rsidR="00B37BA0">
        <w:t>.</w:t>
      </w:r>
    </w:p>
    <w:p w:rsidR="00B37BA0" w:rsidRDefault="00B37BA0" w:rsidP="00B37BA0">
      <w:pPr>
        <w:pStyle w:val="NormalWeb"/>
      </w:pPr>
      <w:r>
        <w:lastRenderedPageBreak/>
        <w:t xml:space="preserve">Stoica, M., Ghilic-Micu, B., Mircea, M. and Uscatu, C. (2016) 'Analyzing Agile Development - from Waterfall Style to Scrumban', </w:t>
      </w:r>
      <w:r>
        <w:rPr>
          <w:i/>
          <w:iCs/>
        </w:rPr>
        <w:t xml:space="preserve">Informatica Economica, </w:t>
      </w:r>
      <w:r>
        <w:t xml:space="preserve">20(4), pp. 5-14. </w:t>
      </w:r>
      <w:r w:rsidRPr="0033380F">
        <w:rPr>
          <w:noProof/>
        </w:rPr>
        <w:t>doi</w:t>
      </w:r>
      <w:r>
        <w:t>: //dx.doi.org/10.12948/issn14531305/20.4.2016.02.</w:t>
      </w:r>
    </w:p>
    <w:p w:rsidR="00B37BA0" w:rsidRDefault="00B37BA0" w:rsidP="00B37BA0">
      <w:pPr>
        <w:pStyle w:val="NormalWeb"/>
      </w:pPr>
      <w:r>
        <w:t xml:space="preserve">Van Os, A., Van Berkel, F., De Gilder, D., Van Dyck, C. and Groenewegen, P. (2015) </w:t>
      </w:r>
      <w:r>
        <w:rPr>
          <w:i/>
          <w:iCs/>
        </w:rPr>
        <w:t>Project risk as identity threat: explaining the development and consequences of risk discourse in an infrastructure project</w:t>
      </w:r>
      <w:r>
        <w:t>.</w:t>
      </w:r>
    </w:p>
    <w:p w:rsidR="00B37BA0" w:rsidRDefault="00B37BA0" w:rsidP="00B37BA0">
      <w:pPr>
        <w:pStyle w:val="NormalWeb"/>
      </w:pPr>
      <w:r>
        <w:t>Vaskimo, J. (2012) '</w:t>
      </w:r>
      <w:r>
        <w:br/>
      </w:r>
      <w:r>
        <w:br/>
        <w:t xml:space="preserve">Invitation to participate in project management methodology research', </w:t>
      </w:r>
      <w:r>
        <w:rPr>
          <w:i/>
          <w:iCs/>
        </w:rPr>
        <w:t xml:space="preserve">PM World Journal, </w:t>
      </w:r>
      <w:r>
        <w:t>1(1).</w:t>
      </w:r>
    </w:p>
    <w:p w:rsidR="00B37BA0" w:rsidRDefault="00B37BA0" w:rsidP="00B37BA0">
      <w:pPr>
        <w:pStyle w:val="NormalWeb"/>
      </w:pPr>
      <w:r>
        <w:t xml:space="preserve">Vijayasarathy, L. and Butler, C. (2015) 'Choice of Software Development Methodologies: Do Organizational, Project, and Team Characteristics Matter?', </w:t>
      </w:r>
      <w:r>
        <w:rPr>
          <w:i/>
          <w:iCs/>
        </w:rPr>
        <w:t xml:space="preserve">IEEE Software, </w:t>
      </w:r>
      <w:r>
        <w:t xml:space="preserve">33(5), pp. 86-94. </w:t>
      </w:r>
      <w:r w:rsidRPr="0033380F">
        <w:rPr>
          <w:noProof/>
        </w:rPr>
        <w:t>doi</w:t>
      </w:r>
      <w:r>
        <w:t>: 10.1109/MS.2015.26.</w:t>
      </w:r>
    </w:p>
    <w:p w:rsidR="00B37BA0" w:rsidRDefault="00B37BA0" w:rsidP="00B37BA0">
      <w:pPr>
        <w:pStyle w:val="NormalWeb"/>
      </w:pPr>
      <w:r>
        <w:t xml:space="preserve">Wells, H. (2012) </w:t>
      </w:r>
      <w:r>
        <w:rPr>
          <w:i/>
          <w:iCs/>
        </w:rPr>
        <w:t xml:space="preserve">How effective are project management methodologies (PMMs)? </w:t>
      </w:r>
      <w:r>
        <w:t>Limerick, Munster, Ireland.: Project Management Institute</w:t>
      </w:r>
      <w:r w:rsidRPr="007D29F5">
        <w:rPr>
          <w:noProof/>
        </w:rPr>
        <w:t>, .</w:t>
      </w:r>
    </w:p>
    <w:p w:rsidR="00B37BA0" w:rsidRDefault="00B37BA0" w:rsidP="00B37BA0">
      <w:pPr>
        <w:pStyle w:val="NormalWeb"/>
      </w:pPr>
      <w:r>
        <w:t>Yadav, R. (2012) 'Improvement in the V-Model</w:t>
      </w:r>
      <w:r>
        <w:br/>
        <w:t xml:space="preserve">', </w:t>
      </w:r>
      <w:r>
        <w:rPr>
          <w:i/>
          <w:iCs/>
        </w:rPr>
        <w:t xml:space="preserve">International Journal of Scientific &amp; Engineering Research, </w:t>
      </w:r>
      <w:r>
        <w:t>3(2).</w:t>
      </w:r>
    </w:p>
    <w:p w:rsidR="00B37BA0" w:rsidRDefault="00B37BA0" w:rsidP="00B37BA0">
      <w:pPr>
        <w:pStyle w:val="NormalWeb"/>
      </w:pPr>
      <w:r>
        <w:t xml:space="preserve">Yamada, S., Aoki, T. and Toyota, T. (2008) 'Quantitative Software Quality/Reliability Prediction Based on Project Management Data for Waterfall and Agile Development Paradigms', </w:t>
      </w:r>
      <w:r>
        <w:rPr>
          <w:i/>
          <w:iCs/>
        </w:rPr>
        <w:t xml:space="preserve">Opsearch, </w:t>
      </w:r>
      <w:r>
        <w:t xml:space="preserve">45(4), pp. 391-404. </w:t>
      </w:r>
      <w:r w:rsidRPr="0033380F">
        <w:rPr>
          <w:noProof/>
        </w:rPr>
        <w:t>doi</w:t>
      </w:r>
      <w:r>
        <w:t>: //dx.doi.org/10.1007/BF03398828.</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sectPr w:rsidR="00B37BA0" w:rsidRPr="00B37BA0"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0E4A" w:rsidRDefault="00610E4A" w:rsidP="00EC5B2E">
      <w:r>
        <w:separator/>
      </w:r>
    </w:p>
  </w:endnote>
  <w:endnote w:type="continuationSeparator" w:id="0">
    <w:p w:rsidR="00610E4A" w:rsidRDefault="00610E4A"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38241"/>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0E4A" w:rsidRDefault="00610E4A" w:rsidP="00EC5B2E">
      <w:r>
        <w:separator/>
      </w:r>
    </w:p>
  </w:footnote>
  <w:footnote w:type="continuationSeparator" w:id="0">
    <w:p w:rsidR="00610E4A" w:rsidRDefault="00610E4A"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3586"/>
    <w:multiLevelType w:val="hybridMultilevel"/>
    <w:tmpl w:val="3C0044F4"/>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7"/>
  </w:num>
  <w:num w:numId="5">
    <w:abstractNumId w:val="1"/>
  </w:num>
  <w:num w:numId="6">
    <w:abstractNumId w:val="0"/>
  </w:num>
  <w:num w:numId="7">
    <w:abstractNumId w:val="6"/>
  </w:num>
  <w:num w:numId="8">
    <w:abstractNumId w:val="10"/>
  </w:num>
  <w:num w:numId="9">
    <w:abstractNumId w:val="4"/>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Rua1AJxe1ZAtAAAA"/>
  </w:docVars>
  <w:rsids>
    <w:rsidRoot w:val="00432002"/>
    <w:rsid w:val="00000670"/>
    <w:rsid w:val="000134B0"/>
    <w:rsid w:val="00016D02"/>
    <w:rsid w:val="0001755E"/>
    <w:rsid w:val="00033CA6"/>
    <w:rsid w:val="00042367"/>
    <w:rsid w:val="00047EFB"/>
    <w:rsid w:val="0008038F"/>
    <w:rsid w:val="00086476"/>
    <w:rsid w:val="00092786"/>
    <w:rsid w:val="00095B5E"/>
    <w:rsid w:val="000A3629"/>
    <w:rsid w:val="000E141B"/>
    <w:rsid w:val="000E703B"/>
    <w:rsid w:val="000F7126"/>
    <w:rsid w:val="001315C9"/>
    <w:rsid w:val="00131CBD"/>
    <w:rsid w:val="00133F74"/>
    <w:rsid w:val="00134305"/>
    <w:rsid w:val="0015503C"/>
    <w:rsid w:val="00162624"/>
    <w:rsid w:val="00162AE5"/>
    <w:rsid w:val="0016474A"/>
    <w:rsid w:val="00173275"/>
    <w:rsid w:val="001768E3"/>
    <w:rsid w:val="001846FB"/>
    <w:rsid w:val="00190213"/>
    <w:rsid w:val="00193651"/>
    <w:rsid w:val="0019489F"/>
    <w:rsid w:val="001973D5"/>
    <w:rsid w:val="001A199D"/>
    <w:rsid w:val="001C2435"/>
    <w:rsid w:val="001E2400"/>
    <w:rsid w:val="001E5D89"/>
    <w:rsid w:val="001E736E"/>
    <w:rsid w:val="0020248F"/>
    <w:rsid w:val="00204EDD"/>
    <w:rsid w:val="00210D87"/>
    <w:rsid w:val="002208AF"/>
    <w:rsid w:val="00232492"/>
    <w:rsid w:val="002346BB"/>
    <w:rsid w:val="002449D3"/>
    <w:rsid w:val="00252739"/>
    <w:rsid w:val="00252C9E"/>
    <w:rsid w:val="0026336C"/>
    <w:rsid w:val="00263BCE"/>
    <w:rsid w:val="00270751"/>
    <w:rsid w:val="00274BEE"/>
    <w:rsid w:val="00293B62"/>
    <w:rsid w:val="002B14D1"/>
    <w:rsid w:val="002B26B5"/>
    <w:rsid w:val="002B3826"/>
    <w:rsid w:val="002B52A8"/>
    <w:rsid w:val="002C710F"/>
    <w:rsid w:val="002D4A78"/>
    <w:rsid w:val="002D4F24"/>
    <w:rsid w:val="002E01B8"/>
    <w:rsid w:val="002E1EDF"/>
    <w:rsid w:val="002E61E9"/>
    <w:rsid w:val="002F2FB7"/>
    <w:rsid w:val="002F6980"/>
    <w:rsid w:val="003025A5"/>
    <w:rsid w:val="00303929"/>
    <w:rsid w:val="00316CD3"/>
    <w:rsid w:val="00320717"/>
    <w:rsid w:val="00323E44"/>
    <w:rsid w:val="003267ED"/>
    <w:rsid w:val="0033380F"/>
    <w:rsid w:val="0033391D"/>
    <w:rsid w:val="0033611D"/>
    <w:rsid w:val="00340009"/>
    <w:rsid w:val="003413E9"/>
    <w:rsid w:val="003545F6"/>
    <w:rsid w:val="00360DE8"/>
    <w:rsid w:val="003725B4"/>
    <w:rsid w:val="003743CF"/>
    <w:rsid w:val="0038787A"/>
    <w:rsid w:val="003B0F05"/>
    <w:rsid w:val="003B5CBB"/>
    <w:rsid w:val="003C34A5"/>
    <w:rsid w:val="003D2A10"/>
    <w:rsid w:val="003E46FB"/>
    <w:rsid w:val="00413FE8"/>
    <w:rsid w:val="00427865"/>
    <w:rsid w:val="00432002"/>
    <w:rsid w:val="0043751D"/>
    <w:rsid w:val="004524D3"/>
    <w:rsid w:val="00461824"/>
    <w:rsid w:val="0046272D"/>
    <w:rsid w:val="00467D39"/>
    <w:rsid w:val="004811EF"/>
    <w:rsid w:val="00491A72"/>
    <w:rsid w:val="0049454F"/>
    <w:rsid w:val="004974B1"/>
    <w:rsid w:val="004A7B43"/>
    <w:rsid w:val="004B7512"/>
    <w:rsid w:val="004C3975"/>
    <w:rsid w:val="004D6546"/>
    <w:rsid w:val="004D7D9C"/>
    <w:rsid w:val="004F33BE"/>
    <w:rsid w:val="004F6CF3"/>
    <w:rsid w:val="00502FA2"/>
    <w:rsid w:val="0051270C"/>
    <w:rsid w:val="005204A0"/>
    <w:rsid w:val="005212C9"/>
    <w:rsid w:val="005225A7"/>
    <w:rsid w:val="005273A7"/>
    <w:rsid w:val="00590485"/>
    <w:rsid w:val="00596963"/>
    <w:rsid w:val="005A1740"/>
    <w:rsid w:val="005D4093"/>
    <w:rsid w:val="005D5FD1"/>
    <w:rsid w:val="005E4CDB"/>
    <w:rsid w:val="005F0508"/>
    <w:rsid w:val="005F5FDA"/>
    <w:rsid w:val="006039B9"/>
    <w:rsid w:val="00604AFD"/>
    <w:rsid w:val="00610E4A"/>
    <w:rsid w:val="00631667"/>
    <w:rsid w:val="0063258B"/>
    <w:rsid w:val="00635746"/>
    <w:rsid w:val="00643C6B"/>
    <w:rsid w:val="00660AC0"/>
    <w:rsid w:val="00661E42"/>
    <w:rsid w:val="006651D7"/>
    <w:rsid w:val="006D0697"/>
    <w:rsid w:val="006D5F92"/>
    <w:rsid w:val="00702A4E"/>
    <w:rsid w:val="007155FC"/>
    <w:rsid w:val="00725D89"/>
    <w:rsid w:val="007372A2"/>
    <w:rsid w:val="0073741E"/>
    <w:rsid w:val="007659A6"/>
    <w:rsid w:val="00776D79"/>
    <w:rsid w:val="00780E4B"/>
    <w:rsid w:val="007C3EA8"/>
    <w:rsid w:val="007C7C1F"/>
    <w:rsid w:val="007D29F5"/>
    <w:rsid w:val="007D3D01"/>
    <w:rsid w:val="007E14EB"/>
    <w:rsid w:val="007E3117"/>
    <w:rsid w:val="00805708"/>
    <w:rsid w:val="008062A4"/>
    <w:rsid w:val="00816FA0"/>
    <w:rsid w:val="0081751E"/>
    <w:rsid w:val="00825F94"/>
    <w:rsid w:val="00830A35"/>
    <w:rsid w:val="008466A6"/>
    <w:rsid w:val="00846DE9"/>
    <w:rsid w:val="008516D5"/>
    <w:rsid w:val="00874AEF"/>
    <w:rsid w:val="00884543"/>
    <w:rsid w:val="0088506B"/>
    <w:rsid w:val="008866E6"/>
    <w:rsid w:val="008879E8"/>
    <w:rsid w:val="00893983"/>
    <w:rsid w:val="008B676B"/>
    <w:rsid w:val="008C0449"/>
    <w:rsid w:val="008C6777"/>
    <w:rsid w:val="008E66B9"/>
    <w:rsid w:val="008F6AF4"/>
    <w:rsid w:val="009370AE"/>
    <w:rsid w:val="00943CD0"/>
    <w:rsid w:val="00944C7F"/>
    <w:rsid w:val="00946669"/>
    <w:rsid w:val="00954E48"/>
    <w:rsid w:val="00957687"/>
    <w:rsid w:val="00971F03"/>
    <w:rsid w:val="00972831"/>
    <w:rsid w:val="0098068D"/>
    <w:rsid w:val="0098740B"/>
    <w:rsid w:val="009913D9"/>
    <w:rsid w:val="00991601"/>
    <w:rsid w:val="009943C2"/>
    <w:rsid w:val="009A0C09"/>
    <w:rsid w:val="009B1C21"/>
    <w:rsid w:val="009B42B0"/>
    <w:rsid w:val="009C17F6"/>
    <w:rsid w:val="009D109D"/>
    <w:rsid w:val="009F29DD"/>
    <w:rsid w:val="009F4248"/>
    <w:rsid w:val="00A04CB8"/>
    <w:rsid w:val="00A0715D"/>
    <w:rsid w:val="00A218BD"/>
    <w:rsid w:val="00A227E6"/>
    <w:rsid w:val="00A4037F"/>
    <w:rsid w:val="00A450F1"/>
    <w:rsid w:val="00A45E2C"/>
    <w:rsid w:val="00A560AA"/>
    <w:rsid w:val="00A64EDE"/>
    <w:rsid w:val="00A7273D"/>
    <w:rsid w:val="00A80E91"/>
    <w:rsid w:val="00A85E6A"/>
    <w:rsid w:val="00A92526"/>
    <w:rsid w:val="00A9394E"/>
    <w:rsid w:val="00A96241"/>
    <w:rsid w:val="00AA05F2"/>
    <w:rsid w:val="00AB13BE"/>
    <w:rsid w:val="00AC0901"/>
    <w:rsid w:val="00AC2646"/>
    <w:rsid w:val="00AC34BA"/>
    <w:rsid w:val="00AD351B"/>
    <w:rsid w:val="00AD53E6"/>
    <w:rsid w:val="00AD5D7C"/>
    <w:rsid w:val="00AE39AD"/>
    <w:rsid w:val="00AF27A4"/>
    <w:rsid w:val="00B013D7"/>
    <w:rsid w:val="00B034D5"/>
    <w:rsid w:val="00B10C21"/>
    <w:rsid w:val="00B10E26"/>
    <w:rsid w:val="00B218F3"/>
    <w:rsid w:val="00B259B0"/>
    <w:rsid w:val="00B3445B"/>
    <w:rsid w:val="00B37BA0"/>
    <w:rsid w:val="00B40816"/>
    <w:rsid w:val="00B4750D"/>
    <w:rsid w:val="00B71EDE"/>
    <w:rsid w:val="00B76358"/>
    <w:rsid w:val="00B77326"/>
    <w:rsid w:val="00B93613"/>
    <w:rsid w:val="00B95374"/>
    <w:rsid w:val="00BA20B5"/>
    <w:rsid w:val="00BC3981"/>
    <w:rsid w:val="00BC5931"/>
    <w:rsid w:val="00BF1BF7"/>
    <w:rsid w:val="00C06DEF"/>
    <w:rsid w:val="00C110B5"/>
    <w:rsid w:val="00C12890"/>
    <w:rsid w:val="00C13F1C"/>
    <w:rsid w:val="00C15D75"/>
    <w:rsid w:val="00C21684"/>
    <w:rsid w:val="00C3465D"/>
    <w:rsid w:val="00C427C7"/>
    <w:rsid w:val="00C47419"/>
    <w:rsid w:val="00C56C26"/>
    <w:rsid w:val="00C74466"/>
    <w:rsid w:val="00C804EF"/>
    <w:rsid w:val="00CA5A55"/>
    <w:rsid w:val="00CA7B7F"/>
    <w:rsid w:val="00CD0824"/>
    <w:rsid w:val="00CD748D"/>
    <w:rsid w:val="00CE6B3D"/>
    <w:rsid w:val="00CF0143"/>
    <w:rsid w:val="00CF287B"/>
    <w:rsid w:val="00CF5537"/>
    <w:rsid w:val="00D03DF4"/>
    <w:rsid w:val="00D04846"/>
    <w:rsid w:val="00D276F6"/>
    <w:rsid w:val="00D72B49"/>
    <w:rsid w:val="00D80CA5"/>
    <w:rsid w:val="00DB6E4A"/>
    <w:rsid w:val="00DC2803"/>
    <w:rsid w:val="00DD1826"/>
    <w:rsid w:val="00DD51B8"/>
    <w:rsid w:val="00DE3825"/>
    <w:rsid w:val="00DE7112"/>
    <w:rsid w:val="00DF74A5"/>
    <w:rsid w:val="00E3085A"/>
    <w:rsid w:val="00E37C8A"/>
    <w:rsid w:val="00E5130D"/>
    <w:rsid w:val="00E53897"/>
    <w:rsid w:val="00E54FCC"/>
    <w:rsid w:val="00E660C3"/>
    <w:rsid w:val="00E749FE"/>
    <w:rsid w:val="00E807AB"/>
    <w:rsid w:val="00E93269"/>
    <w:rsid w:val="00EA0497"/>
    <w:rsid w:val="00EA0F19"/>
    <w:rsid w:val="00EA3DF2"/>
    <w:rsid w:val="00EA637A"/>
    <w:rsid w:val="00EC5B2E"/>
    <w:rsid w:val="00ED5116"/>
    <w:rsid w:val="00EF3281"/>
    <w:rsid w:val="00F07BB3"/>
    <w:rsid w:val="00F1133B"/>
    <w:rsid w:val="00F1518C"/>
    <w:rsid w:val="00F15ADE"/>
    <w:rsid w:val="00F2068F"/>
    <w:rsid w:val="00F24DDA"/>
    <w:rsid w:val="00F25147"/>
    <w:rsid w:val="00F44352"/>
    <w:rsid w:val="00F5010B"/>
    <w:rsid w:val="00F564E4"/>
    <w:rsid w:val="00F568DF"/>
    <w:rsid w:val="00F718AB"/>
    <w:rsid w:val="00F73348"/>
    <w:rsid w:val="00F76841"/>
    <w:rsid w:val="00F83312"/>
    <w:rsid w:val="00FA2A70"/>
    <w:rsid w:val="00FA6715"/>
    <w:rsid w:val="00FA6C0F"/>
    <w:rsid w:val="00FC6088"/>
    <w:rsid w:val="00FD4E27"/>
    <w:rsid w:val="00FD4E91"/>
    <w:rsid w:val="00FE3B24"/>
    <w:rsid w:val="00F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E6FD6"/>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CA5A55"/>
    <w:pPr>
      <w:spacing w:line="288" w:lineRule="auto"/>
    </w:pPr>
    <w:rPr>
      <w:color w:val="000000"/>
      <w:sz w:val="24"/>
      <w:szCs w:val="20"/>
    </w:rPr>
  </w:style>
  <w:style w:type="character" w:customStyle="1" w:styleId="BodyTextChar">
    <w:name w:val="Body Text Char"/>
    <w:basedOn w:val="DefaultParagraphFont"/>
    <w:link w:val="BodyText"/>
    <w:uiPriority w:val="1"/>
    <w:rsid w:val="00CA5A55"/>
    <w:rPr>
      <w:rFonts w:ascii="Times New Roman" w:eastAsia="Times New Roman" w:hAnsi="Times New Roman" w:cs="Times New Roman"/>
      <w:color w:val="000000"/>
      <w:sz w:val="24"/>
      <w:szCs w:val="20"/>
      <w:lang w:val="en-GB"/>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 w:type="paragraph" w:styleId="NormalWeb">
    <w:name w:val="Normal (Web)"/>
    <w:basedOn w:val="Normal"/>
    <w:uiPriority w:val="99"/>
    <w:unhideWhenUsed/>
    <w:rsid w:val="00B37BA0"/>
    <w:pPr>
      <w:widowControl/>
      <w:autoSpaceDE/>
      <w:autoSpaceDN/>
      <w:spacing w:before="100" w:beforeAutospacing="1" w:after="100" w:afterAutospacing="1"/>
    </w:pPr>
    <w:rPr>
      <w:sz w:val="24"/>
      <w:szCs w:val="24"/>
      <w:lang w:eastAsia="en-GB"/>
    </w:rPr>
  </w:style>
  <w:style w:type="character" w:styleId="Hyperlink">
    <w:name w:val="Hyperlink"/>
    <w:basedOn w:val="DefaultParagraphFont"/>
    <w:uiPriority w:val="99"/>
    <w:semiHidden/>
    <w:unhideWhenUsed/>
    <w:rsid w:val="00B37B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1047">
      <w:bodyDiv w:val="1"/>
      <w:marLeft w:val="0"/>
      <w:marRight w:val="0"/>
      <w:marTop w:val="0"/>
      <w:marBottom w:val="0"/>
      <w:divBdr>
        <w:top w:val="none" w:sz="0" w:space="0" w:color="auto"/>
        <w:left w:val="none" w:sz="0" w:space="0" w:color="auto"/>
        <w:bottom w:val="none" w:sz="0" w:space="0" w:color="auto"/>
        <w:right w:val="none" w:sz="0" w:space="0" w:color="auto"/>
      </w:divBdr>
      <w:divsChild>
        <w:div w:id="1667241776">
          <w:marLeft w:val="0"/>
          <w:marRight w:val="0"/>
          <w:marTop w:val="0"/>
          <w:marBottom w:val="0"/>
          <w:divBdr>
            <w:top w:val="none" w:sz="0" w:space="0" w:color="auto"/>
            <w:left w:val="none" w:sz="0" w:space="0" w:color="auto"/>
            <w:bottom w:val="none" w:sz="0" w:space="0" w:color="auto"/>
            <w:right w:val="none" w:sz="0" w:space="0" w:color="auto"/>
          </w:divBdr>
        </w:div>
      </w:divsChild>
    </w:div>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689525671">
      <w:bodyDiv w:val="1"/>
      <w:marLeft w:val="0"/>
      <w:marRight w:val="0"/>
      <w:marTop w:val="0"/>
      <w:marBottom w:val="0"/>
      <w:divBdr>
        <w:top w:val="none" w:sz="0" w:space="0" w:color="auto"/>
        <w:left w:val="none" w:sz="0" w:space="0" w:color="auto"/>
        <w:bottom w:val="none" w:sz="0" w:space="0" w:color="auto"/>
        <w:right w:val="none" w:sz="0" w:space="0" w:color="auto"/>
      </w:divBdr>
      <w:divsChild>
        <w:div w:id="331957871">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rumalliance.org/ScrumRedesignDEVSite/media/scrumalliancemedia/files%20and%20pdfs/state%20of%20scrum/scrum-alliance-state-of-scrum-2015.pdf" TargetMode="External"/><Relationship Id="rId26" Type="http://schemas.openxmlformats.org/officeDocument/2006/relationships/hyperlink" Target="https://www.brighthubpm.com/methods-strategies/67087-project-management-methodologies-how-do-they-compar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rumguides.org/docs/scrumguide/v2017/2017-Scrum-Guide-US.pdf" TargetMode="External"/><Relationship Id="rId25" Type="http://schemas.openxmlformats.org/officeDocument/2006/relationships/hyperlink" Target="https://medium.com/@jdelosangeles/project-framework-comparisons-agile-vs-waterfall-vs-hybrid-vs-lean-dc6801d217e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xplore.versionone.com/state-of-agile/versionone-12th-annual-state-of-agile-report" TargetMode="External"/><Relationship Id="rId20" Type="http://schemas.openxmlformats.org/officeDocument/2006/relationships/hyperlink" Target="https://www.mountaingoatsoftware.com/blog/agile-succeeds-three-times-more-often-than-waterfall/comments" TargetMode="External"/><Relationship Id="rId29" Type="http://schemas.openxmlformats.org/officeDocument/2006/relationships/hyperlink" Target="https://www.inflectra.com/spirateam/highlights/understanding-alm-tools.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tlassian.com/agile/agile-at-scal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o.com/article/2950579/methodology-frameworks/how-to-pick-a-project-management-methodology.html" TargetMode="External"/><Relationship Id="rId28" Type="http://schemas.openxmlformats.org/officeDocument/2006/relationships/hyperlink" Target="https://www.scrumalliance.org/ScrumRedesignDEVSite/media/scrumalliancemedia/files%20and%20pdfs/state%20of%20scrum/scrum-alliance-state-of-scrum-2015.pdf" TargetMode="External"/><Relationship Id="rId10" Type="http://schemas.openxmlformats.org/officeDocument/2006/relationships/image" Target="media/image2.jpeg"/><Relationship Id="rId19" Type="http://schemas.openxmlformats.org/officeDocument/2006/relationships/hyperlink" Target="https://www.inflectra.com/spirateam/highlights/understanding-alm-tools.aspx" TargetMode="External"/><Relationship Id="rId31" Type="http://schemas.openxmlformats.org/officeDocument/2006/relationships/hyperlink" Target="https://www.mountaingoatsoftware.com/blog/agile-succeeds-three-times-more-often-than-waterfall/comment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xplore.versionone.com/state-of-agile/versionone-12th-annual-state-of-agile-report" TargetMode="External"/><Relationship Id="rId27" Type="http://schemas.openxmlformats.org/officeDocument/2006/relationships/hyperlink" Target="https://www.scrumguides.org/docs/scrumguide/v2017/2017-Scrum-Guide-US.pdf" TargetMode="External"/><Relationship Id="rId30" Type="http://schemas.openxmlformats.org/officeDocument/2006/relationships/hyperlink" Target="https://www.mountaingoatsoftware.com/blog/agile-succeeds-three-times-more-often-than-waterfall/comments"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C619B-1A2D-4C1B-BCAD-C33EC779D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4</TotalTime>
  <Pages>16</Pages>
  <Words>5110</Words>
  <Characters>2913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cp:lastModifiedBy>
  <cp:revision>214</cp:revision>
  <dcterms:created xsi:type="dcterms:W3CDTF">2018-12-07T10:38:00Z</dcterms:created>
  <dcterms:modified xsi:type="dcterms:W3CDTF">2019-01-0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